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57B7E5" w14:textId="2C6C5E6C" w:rsidR="00D37666" w:rsidRPr="005B1302" w:rsidRDefault="00D37666" w:rsidP="007129F0">
      <w:pPr>
        <w:pStyle w:val="GvdeMetniGirintisi2"/>
        <w:spacing w:after="0"/>
        <w:ind w:left="0"/>
        <w:jc w:val="center"/>
        <w:rPr>
          <w:b/>
          <w:color w:val="000000"/>
          <w:sz w:val="28"/>
          <w:szCs w:val="28"/>
        </w:rPr>
      </w:pPr>
    </w:p>
    <w:p w14:paraId="763698EA" w14:textId="77777777" w:rsidR="00D37666" w:rsidRPr="005B1302" w:rsidRDefault="00D37666" w:rsidP="009A0879">
      <w:pPr>
        <w:pStyle w:val="GvdeMetniGirintisi2"/>
        <w:ind w:left="0"/>
        <w:rPr>
          <w:b/>
          <w:color w:val="000000"/>
          <w:sz w:val="28"/>
          <w:szCs w:val="28"/>
        </w:rPr>
      </w:pPr>
    </w:p>
    <w:p w14:paraId="27954936" w14:textId="55710506" w:rsidR="000B4FA5" w:rsidRPr="005B1302" w:rsidRDefault="00284709" w:rsidP="009A0879">
      <w:pPr>
        <w:jc w:val="center"/>
        <w:rPr>
          <w:b/>
          <w:color w:val="000000"/>
          <w:sz w:val="28"/>
          <w:szCs w:val="28"/>
        </w:rPr>
      </w:pPr>
      <w:r>
        <w:rPr>
          <w:b/>
          <w:color w:val="000000"/>
          <w:sz w:val="28"/>
          <w:szCs w:val="28"/>
        </w:rPr>
        <w:t>DÜŞÜK MALİYETLİ BLOCKHAİN DÜZENEĞİ KURULUMU</w:t>
      </w:r>
    </w:p>
    <w:p w14:paraId="25266E5E" w14:textId="77777777" w:rsidR="00126CD7" w:rsidRPr="005B1302" w:rsidRDefault="00126CD7" w:rsidP="009A0879">
      <w:pPr>
        <w:pStyle w:val="GvdeMetniGirintisi2"/>
        <w:ind w:left="0"/>
        <w:rPr>
          <w:b/>
          <w:color w:val="000000"/>
          <w:sz w:val="28"/>
          <w:szCs w:val="28"/>
        </w:rPr>
      </w:pPr>
    </w:p>
    <w:p w14:paraId="4E64C624" w14:textId="77777777" w:rsidR="00D53700" w:rsidRPr="005B1302" w:rsidRDefault="00D53700" w:rsidP="009A0879">
      <w:pPr>
        <w:pStyle w:val="GvdeMetniGirintisi2"/>
        <w:ind w:left="0"/>
        <w:rPr>
          <w:b/>
          <w:color w:val="000000"/>
          <w:sz w:val="28"/>
          <w:szCs w:val="28"/>
        </w:rPr>
      </w:pPr>
    </w:p>
    <w:p w14:paraId="0B12438D" w14:textId="3F2BE661" w:rsidR="00126CD7" w:rsidRDefault="00B439F6" w:rsidP="009A0879">
      <w:pPr>
        <w:pStyle w:val="GvdeMetniGirintisi2"/>
        <w:ind w:left="0"/>
        <w:jc w:val="center"/>
        <w:rPr>
          <w:b/>
          <w:color w:val="000000"/>
          <w:sz w:val="28"/>
          <w:szCs w:val="28"/>
          <w:lang w:val="tr-TR"/>
        </w:rPr>
      </w:pPr>
      <w:r>
        <w:rPr>
          <w:b/>
          <w:color w:val="000000"/>
          <w:sz w:val="28"/>
          <w:szCs w:val="28"/>
          <w:lang w:val="tr-TR"/>
        </w:rPr>
        <w:t>AMED SAZAN</w:t>
      </w:r>
    </w:p>
    <w:p w14:paraId="1231DAE7" w14:textId="6F598A2A" w:rsidR="00B439F6" w:rsidRPr="005B1302" w:rsidRDefault="00B439F6" w:rsidP="009A0879">
      <w:pPr>
        <w:pStyle w:val="GvdeMetniGirintisi2"/>
        <w:ind w:left="0"/>
        <w:jc w:val="center"/>
        <w:rPr>
          <w:b/>
          <w:color w:val="000000"/>
          <w:sz w:val="28"/>
          <w:szCs w:val="28"/>
          <w:lang w:val="tr-TR"/>
        </w:rPr>
      </w:pPr>
      <w:r>
        <w:rPr>
          <w:b/>
          <w:color w:val="000000"/>
          <w:sz w:val="28"/>
          <w:szCs w:val="28"/>
          <w:lang w:val="tr-TR"/>
        </w:rPr>
        <w:t>BATUHAN PEKÖZ</w:t>
      </w:r>
    </w:p>
    <w:p w14:paraId="66DB98FD" w14:textId="77777777" w:rsidR="00D37666" w:rsidRPr="005B1302" w:rsidRDefault="00D37666" w:rsidP="009A0879">
      <w:pPr>
        <w:pStyle w:val="GvdeMetniGirintisi2"/>
        <w:spacing w:after="0"/>
        <w:ind w:left="0"/>
        <w:rPr>
          <w:b/>
          <w:color w:val="000000"/>
          <w:sz w:val="28"/>
          <w:szCs w:val="28"/>
        </w:rPr>
      </w:pPr>
    </w:p>
    <w:p w14:paraId="11890C50" w14:textId="77777777" w:rsidR="000B4FA5" w:rsidRPr="005B1302" w:rsidRDefault="000B4FA5" w:rsidP="009A0879">
      <w:pPr>
        <w:pStyle w:val="GvdeMetniGirintisi2"/>
        <w:spacing w:after="0"/>
        <w:ind w:left="0"/>
        <w:rPr>
          <w:b/>
          <w:color w:val="000000"/>
          <w:sz w:val="28"/>
          <w:szCs w:val="28"/>
        </w:rPr>
      </w:pPr>
    </w:p>
    <w:p w14:paraId="51AA09D7" w14:textId="77777777" w:rsidR="00A725DB" w:rsidRPr="005B1302" w:rsidRDefault="00A725DB" w:rsidP="009A0879">
      <w:pPr>
        <w:pStyle w:val="GvdeMetniGirintisi2"/>
        <w:spacing w:after="0" w:line="240" w:lineRule="auto"/>
        <w:ind w:left="0"/>
        <w:jc w:val="center"/>
        <w:rPr>
          <w:b/>
          <w:color w:val="000000"/>
          <w:sz w:val="28"/>
          <w:szCs w:val="28"/>
        </w:rPr>
      </w:pPr>
      <w:r w:rsidRPr="005B1302">
        <w:rPr>
          <w:b/>
          <w:color w:val="000000"/>
          <w:sz w:val="28"/>
          <w:szCs w:val="28"/>
        </w:rPr>
        <w:t>DANIŞMAN</w:t>
      </w:r>
    </w:p>
    <w:p w14:paraId="03486077" w14:textId="1A28C8DB" w:rsidR="00A725DB" w:rsidRPr="005B1302" w:rsidRDefault="002528F6" w:rsidP="009A0879">
      <w:pPr>
        <w:pStyle w:val="GvdeMetniGirintisi2"/>
        <w:spacing w:after="0" w:line="240" w:lineRule="auto"/>
        <w:ind w:left="0"/>
        <w:jc w:val="center"/>
        <w:rPr>
          <w:b/>
          <w:color w:val="000000"/>
          <w:sz w:val="28"/>
          <w:szCs w:val="28"/>
          <w:lang w:val="tr-TR"/>
        </w:rPr>
      </w:pPr>
      <w:r w:rsidRPr="005B1302">
        <w:rPr>
          <w:b/>
          <w:color w:val="000000"/>
          <w:sz w:val="28"/>
          <w:szCs w:val="28"/>
          <w:lang w:val="tr-TR"/>
        </w:rPr>
        <w:t xml:space="preserve"> DR.</w:t>
      </w:r>
      <w:r w:rsidR="00B439F6">
        <w:rPr>
          <w:b/>
          <w:color w:val="000000"/>
          <w:sz w:val="28"/>
          <w:szCs w:val="28"/>
          <w:lang w:val="tr-TR"/>
        </w:rPr>
        <w:t xml:space="preserve"> AHMET ALBAYRAK</w:t>
      </w:r>
    </w:p>
    <w:p w14:paraId="0AA9632A" w14:textId="77777777" w:rsidR="008B1BF7" w:rsidRPr="005B1302" w:rsidRDefault="008B1BF7" w:rsidP="009A0879">
      <w:pPr>
        <w:pStyle w:val="GvdeMetniGirintisi2"/>
        <w:spacing w:after="0"/>
        <w:ind w:left="0"/>
        <w:rPr>
          <w:b/>
          <w:color w:val="000000"/>
          <w:sz w:val="28"/>
          <w:szCs w:val="28"/>
          <w:lang w:val="tr-TR"/>
        </w:rPr>
      </w:pPr>
    </w:p>
    <w:p w14:paraId="1F4E0300" w14:textId="77777777" w:rsidR="00416CDE" w:rsidRPr="005B1302" w:rsidRDefault="00416CDE" w:rsidP="009A0879">
      <w:pPr>
        <w:pStyle w:val="GvdeMetniGirintisi2"/>
        <w:spacing w:after="0"/>
        <w:ind w:left="0"/>
        <w:rPr>
          <w:b/>
          <w:color w:val="000000"/>
          <w:sz w:val="28"/>
          <w:szCs w:val="28"/>
          <w:lang w:val="tr-TR"/>
        </w:rPr>
      </w:pPr>
    </w:p>
    <w:p w14:paraId="0ED5DF13" w14:textId="77777777" w:rsidR="001B24D7" w:rsidRPr="005B1302" w:rsidRDefault="001B24D7" w:rsidP="009A0879">
      <w:pPr>
        <w:pStyle w:val="GvdeMetniGirintisi2"/>
        <w:spacing w:after="0"/>
        <w:ind w:left="0"/>
        <w:rPr>
          <w:b/>
          <w:color w:val="000000"/>
          <w:sz w:val="28"/>
          <w:szCs w:val="28"/>
          <w:lang w:val="tr-TR"/>
        </w:rPr>
      </w:pPr>
    </w:p>
    <w:p w14:paraId="3DDB9C74" w14:textId="77777777" w:rsidR="00416CDE" w:rsidRPr="005B1302" w:rsidRDefault="00416CDE" w:rsidP="009A0879">
      <w:pPr>
        <w:pStyle w:val="GvdeMetniGirintisi2"/>
        <w:spacing w:after="0"/>
        <w:ind w:left="0"/>
        <w:rPr>
          <w:b/>
          <w:color w:val="000000"/>
          <w:sz w:val="28"/>
          <w:szCs w:val="28"/>
          <w:lang w:val="tr-TR"/>
        </w:rPr>
      </w:pPr>
    </w:p>
    <w:p w14:paraId="2D0DE758" w14:textId="368B7F64" w:rsidR="001B24D7" w:rsidRDefault="001B24D7" w:rsidP="009A0879">
      <w:pPr>
        <w:pStyle w:val="GvdeMetniGirintisi2"/>
        <w:spacing w:after="0"/>
        <w:ind w:left="0"/>
        <w:rPr>
          <w:b/>
          <w:color w:val="000000"/>
          <w:sz w:val="28"/>
          <w:szCs w:val="28"/>
          <w:lang w:val="tr-TR"/>
        </w:rPr>
      </w:pPr>
    </w:p>
    <w:p w14:paraId="64225AD4" w14:textId="77777777" w:rsidR="00792BEA" w:rsidRDefault="00792BEA" w:rsidP="0013478C">
      <w:pPr>
        <w:pStyle w:val="Altbilgi1"/>
        <w:jc w:val="center"/>
        <w:rPr>
          <w:b/>
          <w:color w:val="000000"/>
          <w:sz w:val="28"/>
          <w:szCs w:val="28"/>
        </w:rPr>
      </w:pPr>
    </w:p>
    <w:p w14:paraId="3C9AA3B6" w14:textId="77777777" w:rsidR="00792BEA" w:rsidRDefault="00792BEA" w:rsidP="0013478C">
      <w:pPr>
        <w:pStyle w:val="Altbilgi1"/>
        <w:jc w:val="center"/>
        <w:rPr>
          <w:b/>
          <w:color w:val="000000"/>
          <w:sz w:val="28"/>
          <w:szCs w:val="28"/>
        </w:rPr>
      </w:pPr>
    </w:p>
    <w:p w14:paraId="4AAF8036" w14:textId="77777777" w:rsidR="00792BEA" w:rsidRDefault="00792BEA" w:rsidP="0013478C">
      <w:pPr>
        <w:pStyle w:val="Altbilgi1"/>
        <w:jc w:val="center"/>
        <w:rPr>
          <w:b/>
          <w:color w:val="000000"/>
          <w:sz w:val="28"/>
          <w:szCs w:val="28"/>
        </w:rPr>
      </w:pPr>
    </w:p>
    <w:p w14:paraId="0970EAFF" w14:textId="17D1E4A0" w:rsidR="001B24D7" w:rsidRPr="005B1302" w:rsidRDefault="001B24D7" w:rsidP="0013478C">
      <w:pPr>
        <w:pStyle w:val="Altbilgi1"/>
        <w:jc w:val="center"/>
        <w:rPr>
          <w:b/>
          <w:sz w:val="28"/>
          <w:szCs w:val="28"/>
        </w:rPr>
      </w:pPr>
      <w:r w:rsidRPr="005B1302">
        <w:rPr>
          <w:b/>
          <w:color w:val="000000"/>
          <w:sz w:val="28"/>
          <w:szCs w:val="28"/>
        </w:rPr>
        <w:t>DÜZCE, 20</w:t>
      </w:r>
      <w:r w:rsidR="00B439F6">
        <w:rPr>
          <w:b/>
          <w:color w:val="000000"/>
          <w:sz w:val="28"/>
          <w:szCs w:val="28"/>
        </w:rPr>
        <w:t>2</w:t>
      </w:r>
      <w:r w:rsidR="005340C4">
        <w:rPr>
          <w:b/>
          <w:color w:val="000000"/>
          <w:sz w:val="28"/>
          <w:szCs w:val="28"/>
        </w:rPr>
        <w:t>2</w:t>
      </w:r>
    </w:p>
    <w:p w14:paraId="54102F76" w14:textId="77777777" w:rsidR="000E5108" w:rsidRDefault="000E5108" w:rsidP="00B439F6">
      <w:pPr>
        <w:pStyle w:val="nsayfalarbalkstili"/>
        <w:spacing w:before="240" w:after="0"/>
        <w:jc w:val="left"/>
        <w:sectPr w:rsidR="000E5108" w:rsidSect="00745FAB">
          <w:footerReference w:type="even" r:id="rId8"/>
          <w:footerReference w:type="default" r:id="rId9"/>
          <w:headerReference w:type="first" r:id="rId10"/>
          <w:pgSz w:w="11909" w:h="16834"/>
          <w:pgMar w:top="1418" w:right="1418" w:bottom="1418" w:left="1985" w:header="709" w:footer="709" w:gutter="0"/>
          <w:pgNumType w:fmt="lowerRoman"/>
          <w:cols w:space="60"/>
          <w:noEndnote/>
          <w:titlePg/>
          <w:docGrid w:linePitch="272"/>
        </w:sectPr>
      </w:pPr>
    </w:p>
    <w:p w14:paraId="777AD99B" w14:textId="77777777" w:rsidR="001D5234" w:rsidRPr="00126CD7" w:rsidRDefault="001D5234" w:rsidP="00904CAC">
      <w:pPr>
        <w:rPr>
          <w:color w:val="000000"/>
          <w:sz w:val="2"/>
          <w:szCs w:val="2"/>
        </w:rPr>
      </w:pPr>
    </w:p>
    <w:p w14:paraId="3EFAFEE1" w14:textId="77777777" w:rsidR="00920615" w:rsidRPr="00126CD7" w:rsidRDefault="00D67A9E" w:rsidP="00630A3B">
      <w:pPr>
        <w:pStyle w:val="LKBALIKLAR"/>
        <w:spacing w:before="120" w:after="120"/>
      </w:pPr>
      <w:bookmarkStart w:id="0" w:name="_Toc520892751"/>
      <w:bookmarkStart w:id="1" w:name="_Toc520892837"/>
      <w:r w:rsidRPr="00126CD7">
        <w:t>İÇİNDEKİLER</w:t>
      </w:r>
      <w:bookmarkEnd w:id="0"/>
      <w:bookmarkEnd w:id="1"/>
    </w:p>
    <w:p w14:paraId="3E10C30C" w14:textId="0A854DD0" w:rsidR="00F13B6B" w:rsidRPr="00126CD7" w:rsidRDefault="00F13B6B" w:rsidP="00971D95">
      <w:pPr>
        <w:spacing w:line="360" w:lineRule="auto"/>
        <w:jc w:val="right"/>
        <w:rPr>
          <w:sz w:val="24"/>
          <w:szCs w:val="24"/>
          <w:u w:val="single"/>
        </w:rPr>
      </w:pPr>
      <w:r w:rsidRPr="00126CD7">
        <w:rPr>
          <w:b/>
          <w:bCs/>
          <w:sz w:val="24"/>
          <w:szCs w:val="24"/>
          <w:u w:val="single"/>
        </w:rPr>
        <w:t>Sayfa No</w:t>
      </w:r>
    </w:p>
    <w:p w14:paraId="114F38E1" w14:textId="4A8C6809" w:rsidR="00EA51AE" w:rsidRDefault="009D2F37">
      <w:pPr>
        <w:pStyle w:val="T1"/>
        <w:tabs>
          <w:tab w:val="right" w:leader="dot" w:pos="8496"/>
        </w:tabs>
        <w:rPr>
          <w:rFonts w:asciiTheme="minorHAnsi" w:eastAsiaTheme="minorEastAsia" w:hAnsiTheme="minorHAnsi" w:cstheme="minorBidi"/>
          <w:b w:val="0"/>
          <w:bCs w:val="0"/>
          <w:noProof/>
          <w:sz w:val="22"/>
          <w:szCs w:val="22"/>
        </w:rPr>
      </w:pPr>
      <w:r>
        <w:fldChar w:fldCharType="begin"/>
      </w:r>
      <w:r>
        <w:instrText xml:space="preserve"> TOC \o "1-4" \u </w:instrText>
      </w:r>
      <w:r>
        <w:fldChar w:fldCharType="separate"/>
      </w:r>
      <w:r w:rsidR="00EA51AE">
        <w:rPr>
          <w:noProof/>
        </w:rPr>
        <w:t>ÖZET</w:t>
      </w:r>
      <w:r w:rsidR="00EA51AE">
        <w:rPr>
          <w:noProof/>
        </w:rPr>
        <w:tab/>
      </w:r>
      <w:r w:rsidR="00EA51AE">
        <w:rPr>
          <w:noProof/>
        </w:rPr>
        <w:fldChar w:fldCharType="begin"/>
      </w:r>
      <w:r w:rsidR="00EA51AE">
        <w:rPr>
          <w:noProof/>
        </w:rPr>
        <w:instrText xml:space="preserve"> PAGEREF _Toc92473368 \h </w:instrText>
      </w:r>
      <w:r w:rsidR="00EA51AE">
        <w:rPr>
          <w:noProof/>
        </w:rPr>
      </w:r>
      <w:r w:rsidR="00EA51AE">
        <w:rPr>
          <w:noProof/>
        </w:rPr>
        <w:fldChar w:fldCharType="separate"/>
      </w:r>
      <w:r w:rsidR="00EA51AE">
        <w:rPr>
          <w:noProof/>
        </w:rPr>
        <w:t>iii</w:t>
      </w:r>
      <w:r w:rsidR="00EA51AE">
        <w:rPr>
          <w:noProof/>
        </w:rPr>
        <w:fldChar w:fldCharType="end"/>
      </w:r>
    </w:p>
    <w:p w14:paraId="2745DB6B" w14:textId="629DD767" w:rsidR="00EA51AE" w:rsidRDefault="00EA51AE">
      <w:pPr>
        <w:pStyle w:val="T1"/>
        <w:tabs>
          <w:tab w:val="left" w:pos="600"/>
          <w:tab w:val="right" w:leader="dot" w:pos="8496"/>
        </w:tabs>
        <w:rPr>
          <w:rFonts w:asciiTheme="minorHAnsi" w:eastAsiaTheme="minorEastAsia" w:hAnsiTheme="minorHAnsi" w:cstheme="minorBidi"/>
          <w:b w:val="0"/>
          <w:bCs w:val="0"/>
          <w:noProof/>
          <w:sz w:val="22"/>
          <w:szCs w:val="22"/>
        </w:rPr>
      </w:pPr>
      <w:r>
        <w:rPr>
          <w:noProof/>
        </w:rPr>
        <w:t>1.</w:t>
      </w:r>
      <w:r>
        <w:rPr>
          <w:rFonts w:asciiTheme="minorHAnsi" w:eastAsiaTheme="minorEastAsia" w:hAnsiTheme="minorHAnsi" w:cstheme="minorBidi"/>
          <w:b w:val="0"/>
          <w:bCs w:val="0"/>
          <w:noProof/>
          <w:sz w:val="22"/>
          <w:szCs w:val="22"/>
        </w:rPr>
        <w:tab/>
      </w:r>
      <w:r>
        <w:rPr>
          <w:noProof/>
        </w:rPr>
        <w:t>GİRİŞ</w:t>
      </w:r>
      <w:r>
        <w:rPr>
          <w:noProof/>
        </w:rPr>
        <w:tab/>
      </w:r>
      <w:r>
        <w:rPr>
          <w:noProof/>
        </w:rPr>
        <w:fldChar w:fldCharType="begin"/>
      </w:r>
      <w:r>
        <w:rPr>
          <w:noProof/>
        </w:rPr>
        <w:instrText xml:space="preserve"> PAGEREF _Toc92473369 \h </w:instrText>
      </w:r>
      <w:r>
        <w:rPr>
          <w:noProof/>
        </w:rPr>
      </w:r>
      <w:r>
        <w:rPr>
          <w:noProof/>
        </w:rPr>
        <w:fldChar w:fldCharType="separate"/>
      </w:r>
      <w:r>
        <w:rPr>
          <w:noProof/>
        </w:rPr>
        <w:t>5</w:t>
      </w:r>
      <w:r>
        <w:rPr>
          <w:noProof/>
        </w:rPr>
        <w:fldChar w:fldCharType="end"/>
      </w:r>
    </w:p>
    <w:p w14:paraId="3DFF5CE1" w14:textId="10B7F563" w:rsidR="00EA51AE" w:rsidRDefault="00EA51AE">
      <w:pPr>
        <w:pStyle w:val="T1"/>
        <w:tabs>
          <w:tab w:val="right" w:leader="dot" w:pos="8496"/>
        </w:tabs>
        <w:rPr>
          <w:rFonts w:asciiTheme="minorHAnsi" w:eastAsiaTheme="minorEastAsia" w:hAnsiTheme="minorHAnsi" w:cstheme="minorBidi"/>
          <w:b w:val="0"/>
          <w:bCs w:val="0"/>
          <w:noProof/>
          <w:sz w:val="22"/>
          <w:szCs w:val="22"/>
        </w:rPr>
      </w:pPr>
      <w:r>
        <w:rPr>
          <w:noProof/>
        </w:rPr>
        <w:t>2.BLOCKHAİN</w:t>
      </w:r>
      <w:r>
        <w:rPr>
          <w:noProof/>
        </w:rPr>
        <w:tab/>
      </w:r>
      <w:r>
        <w:rPr>
          <w:noProof/>
        </w:rPr>
        <w:fldChar w:fldCharType="begin"/>
      </w:r>
      <w:r>
        <w:rPr>
          <w:noProof/>
        </w:rPr>
        <w:instrText xml:space="preserve"> PAGEREF _Toc92473370 \h </w:instrText>
      </w:r>
      <w:r>
        <w:rPr>
          <w:noProof/>
        </w:rPr>
      </w:r>
      <w:r>
        <w:rPr>
          <w:noProof/>
        </w:rPr>
        <w:fldChar w:fldCharType="separate"/>
      </w:r>
      <w:r>
        <w:rPr>
          <w:noProof/>
        </w:rPr>
        <w:t>6</w:t>
      </w:r>
      <w:r>
        <w:rPr>
          <w:noProof/>
        </w:rPr>
        <w:fldChar w:fldCharType="end"/>
      </w:r>
    </w:p>
    <w:p w14:paraId="089B08BF" w14:textId="4119610F" w:rsidR="00EA51AE" w:rsidRDefault="00EA51AE">
      <w:pPr>
        <w:pStyle w:val="T2"/>
        <w:tabs>
          <w:tab w:val="right" w:leader="dot" w:pos="8496"/>
        </w:tabs>
        <w:rPr>
          <w:rFonts w:asciiTheme="minorHAnsi" w:eastAsiaTheme="minorEastAsia" w:hAnsiTheme="minorHAnsi" w:cstheme="minorBidi"/>
          <w:b w:val="0"/>
          <w:smallCaps w:val="0"/>
          <w:noProof/>
          <w:sz w:val="22"/>
          <w:szCs w:val="22"/>
        </w:rPr>
      </w:pPr>
      <w:r>
        <w:rPr>
          <w:noProof/>
        </w:rPr>
        <w:t>2.1 Dünyada Blockchain</w:t>
      </w:r>
      <w:r>
        <w:rPr>
          <w:noProof/>
        </w:rPr>
        <w:tab/>
      </w:r>
      <w:r>
        <w:rPr>
          <w:noProof/>
        </w:rPr>
        <w:fldChar w:fldCharType="begin"/>
      </w:r>
      <w:r>
        <w:rPr>
          <w:noProof/>
        </w:rPr>
        <w:instrText xml:space="preserve"> PAGEREF _Toc92473371 \h </w:instrText>
      </w:r>
      <w:r>
        <w:rPr>
          <w:noProof/>
        </w:rPr>
      </w:r>
      <w:r>
        <w:rPr>
          <w:noProof/>
        </w:rPr>
        <w:fldChar w:fldCharType="separate"/>
      </w:r>
      <w:r>
        <w:rPr>
          <w:noProof/>
        </w:rPr>
        <w:t>8</w:t>
      </w:r>
      <w:r>
        <w:rPr>
          <w:noProof/>
        </w:rPr>
        <w:fldChar w:fldCharType="end"/>
      </w:r>
    </w:p>
    <w:p w14:paraId="3EAB352B" w14:textId="51F797B5" w:rsidR="00EA51AE" w:rsidRDefault="00EA51AE">
      <w:pPr>
        <w:pStyle w:val="T2"/>
        <w:tabs>
          <w:tab w:val="left" w:pos="800"/>
          <w:tab w:val="right" w:leader="dot" w:pos="8496"/>
        </w:tabs>
        <w:rPr>
          <w:rFonts w:asciiTheme="minorHAnsi" w:eastAsiaTheme="minorEastAsia" w:hAnsiTheme="minorHAnsi" w:cstheme="minorBidi"/>
          <w:b w:val="0"/>
          <w:smallCaps w:val="0"/>
          <w:noProof/>
          <w:sz w:val="22"/>
          <w:szCs w:val="22"/>
        </w:rPr>
      </w:pPr>
      <w:r>
        <w:rPr>
          <w:noProof/>
        </w:rPr>
        <w:t>2.2</w:t>
      </w:r>
      <w:r>
        <w:rPr>
          <w:rFonts w:asciiTheme="minorHAnsi" w:eastAsiaTheme="minorEastAsia" w:hAnsiTheme="minorHAnsi" w:cstheme="minorBidi"/>
          <w:b w:val="0"/>
          <w:smallCaps w:val="0"/>
          <w:noProof/>
          <w:sz w:val="22"/>
          <w:szCs w:val="22"/>
        </w:rPr>
        <w:tab/>
      </w:r>
      <w:r>
        <w:rPr>
          <w:noProof/>
        </w:rPr>
        <w:t>BLOCKCHAIN TEKNOLOJİSİNİN SAĞLAYACAĞI FAYDALAR</w:t>
      </w:r>
      <w:r>
        <w:rPr>
          <w:noProof/>
        </w:rPr>
        <w:tab/>
      </w:r>
      <w:r>
        <w:rPr>
          <w:noProof/>
        </w:rPr>
        <w:fldChar w:fldCharType="begin"/>
      </w:r>
      <w:r>
        <w:rPr>
          <w:noProof/>
        </w:rPr>
        <w:instrText xml:space="preserve"> PAGEREF _Toc92473372 \h </w:instrText>
      </w:r>
      <w:r>
        <w:rPr>
          <w:noProof/>
        </w:rPr>
      </w:r>
      <w:r>
        <w:rPr>
          <w:noProof/>
        </w:rPr>
        <w:fldChar w:fldCharType="separate"/>
      </w:r>
      <w:r>
        <w:rPr>
          <w:noProof/>
        </w:rPr>
        <w:t>10</w:t>
      </w:r>
      <w:r>
        <w:rPr>
          <w:noProof/>
        </w:rPr>
        <w:fldChar w:fldCharType="end"/>
      </w:r>
    </w:p>
    <w:p w14:paraId="49238BC9" w14:textId="4882A6DA" w:rsidR="00EA51AE" w:rsidRDefault="00EA51AE">
      <w:pPr>
        <w:pStyle w:val="T3"/>
        <w:tabs>
          <w:tab w:val="left" w:pos="1200"/>
          <w:tab w:val="right" w:leader="dot" w:pos="8496"/>
        </w:tabs>
        <w:rPr>
          <w:rFonts w:asciiTheme="minorHAnsi" w:eastAsiaTheme="minorEastAsia" w:hAnsiTheme="minorHAnsi" w:cstheme="minorBidi"/>
          <w:b w:val="0"/>
          <w:iCs w:val="0"/>
          <w:noProof/>
          <w:sz w:val="22"/>
          <w:szCs w:val="22"/>
        </w:rPr>
      </w:pPr>
      <w:r>
        <w:rPr>
          <w:noProof/>
        </w:rPr>
        <w:t>2.2.1</w:t>
      </w:r>
      <w:r>
        <w:rPr>
          <w:rFonts w:asciiTheme="minorHAnsi" w:eastAsiaTheme="minorEastAsia" w:hAnsiTheme="minorHAnsi" w:cstheme="minorBidi"/>
          <w:b w:val="0"/>
          <w:iCs w:val="0"/>
          <w:noProof/>
          <w:sz w:val="22"/>
          <w:szCs w:val="22"/>
        </w:rPr>
        <w:tab/>
      </w:r>
      <w:r>
        <w:rPr>
          <w:noProof/>
        </w:rPr>
        <w:t>Değiştirilmeye Karşı Korumalı</w:t>
      </w:r>
      <w:r>
        <w:rPr>
          <w:noProof/>
        </w:rPr>
        <w:tab/>
      </w:r>
      <w:r>
        <w:rPr>
          <w:noProof/>
        </w:rPr>
        <w:fldChar w:fldCharType="begin"/>
      </w:r>
      <w:r>
        <w:rPr>
          <w:noProof/>
        </w:rPr>
        <w:instrText xml:space="preserve"> PAGEREF _Toc92473373 \h </w:instrText>
      </w:r>
      <w:r>
        <w:rPr>
          <w:noProof/>
        </w:rPr>
      </w:r>
      <w:r>
        <w:rPr>
          <w:noProof/>
        </w:rPr>
        <w:fldChar w:fldCharType="separate"/>
      </w:r>
      <w:r>
        <w:rPr>
          <w:noProof/>
        </w:rPr>
        <w:t>10</w:t>
      </w:r>
      <w:r>
        <w:rPr>
          <w:noProof/>
        </w:rPr>
        <w:fldChar w:fldCharType="end"/>
      </w:r>
    </w:p>
    <w:p w14:paraId="73B67DB3" w14:textId="55840804" w:rsidR="00EA51AE" w:rsidRDefault="00EA51AE">
      <w:pPr>
        <w:pStyle w:val="T3"/>
        <w:tabs>
          <w:tab w:val="left" w:pos="1200"/>
          <w:tab w:val="right" w:leader="dot" w:pos="8496"/>
        </w:tabs>
        <w:rPr>
          <w:rFonts w:asciiTheme="minorHAnsi" w:eastAsiaTheme="minorEastAsia" w:hAnsiTheme="minorHAnsi" w:cstheme="minorBidi"/>
          <w:b w:val="0"/>
          <w:iCs w:val="0"/>
          <w:noProof/>
          <w:sz w:val="22"/>
          <w:szCs w:val="22"/>
        </w:rPr>
      </w:pPr>
      <w:r>
        <w:rPr>
          <w:noProof/>
        </w:rPr>
        <w:t>2.2.2</w:t>
      </w:r>
      <w:r>
        <w:rPr>
          <w:rFonts w:asciiTheme="minorHAnsi" w:eastAsiaTheme="minorEastAsia" w:hAnsiTheme="minorHAnsi" w:cstheme="minorBidi"/>
          <w:b w:val="0"/>
          <w:iCs w:val="0"/>
          <w:noProof/>
          <w:sz w:val="22"/>
          <w:szCs w:val="22"/>
        </w:rPr>
        <w:tab/>
      </w:r>
      <w:r>
        <w:rPr>
          <w:noProof/>
        </w:rPr>
        <w:t>Şeffaflık</w:t>
      </w:r>
      <w:r>
        <w:rPr>
          <w:noProof/>
        </w:rPr>
        <w:tab/>
      </w:r>
      <w:r>
        <w:rPr>
          <w:noProof/>
        </w:rPr>
        <w:fldChar w:fldCharType="begin"/>
      </w:r>
      <w:r>
        <w:rPr>
          <w:noProof/>
        </w:rPr>
        <w:instrText xml:space="preserve"> PAGEREF _Toc92473374 \h </w:instrText>
      </w:r>
      <w:r>
        <w:rPr>
          <w:noProof/>
        </w:rPr>
      </w:r>
      <w:r>
        <w:rPr>
          <w:noProof/>
        </w:rPr>
        <w:fldChar w:fldCharType="separate"/>
      </w:r>
      <w:r>
        <w:rPr>
          <w:noProof/>
        </w:rPr>
        <w:t>11</w:t>
      </w:r>
      <w:r>
        <w:rPr>
          <w:noProof/>
        </w:rPr>
        <w:fldChar w:fldCharType="end"/>
      </w:r>
    </w:p>
    <w:p w14:paraId="3B013A82" w14:textId="1FE8CCE6" w:rsidR="00EA51AE" w:rsidRDefault="00EA51AE">
      <w:pPr>
        <w:pStyle w:val="T3"/>
        <w:tabs>
          <w:tab w:val="left" w:pos="1200"/>
          <w:tab w:val="right" w:leader="dot" w:pos="8496"/>
        </w:tabs>
        <w:rPr>
          <w:rFonts w:asciiTheme="minorHAnsi" w:eastAsiaTheme="minorEastAsia" w:hAnsiTheme="minorHAnsi" w:cstheme="minorBidi"/>
          <w:b w:val="0"/>
          <w:iCs w:val="0"/>
          <w:noProof/>
          <w:sz w:val="22"/>
          <w:szCs w:val="22"/>
        </w:rPr>
      </w:pPr>
      <w:r w:rsidRPr="0067612B">
        <w:rPr>
          <w:noProof/>
        </w:rPr>
        <w:t>2.2.3</w:t>
      </w:r>
      <w:r>
        <w:rPr>
          <w:rFonts w:asciiTheme="minorHAnsi" w:eastAsiaTheme="minorEastAsia" w:hAnsiTheme="minorHAnsi" w:cstheme="minorBidi"/>
          <w:b w:val="0"/>
          <w:iCs w:val="0"/>
          <w:noProof/>
          <w:sz w:val="22"/>
          <w:szCs w:val="22"/>
        </w:rPr>
        <w:tab/>
      </w:r>
      <w:r w:rsidRPr="0067612B">
        <w:rPr>
          <w:noProof/>
        </w:rPr>
        <w:t>Güvenlik</w:t>
      </w:r>
      <w:r>
        <w:rPr>
          <w:noProof/>
        </w:rPr>
        <w:tab/>
      </w:r>
      <w:r>
        <w:rPr>
          <w:noProof/>
        </w:rPr>
        <w:fldChar w:fldCharType="begin"/>
      </w:r>
      <w:r>
        <w:rPr>
          <w:noProof/>
        </w:rPr>
        <w:instrText xml:space="preserve"> PAGEREF _Toc92473375 \h </w:instrText>
      </w:r>
      <w:r>
        <w:rPr>
          <w:noProof/>
        </w:rPr>
      </w:r>
      <w:r>
        <w:rPr>
          <w:noProof/>
        </w:rPr>
        <w:fldChar w:fldCharType="separate"/>
      </w:r>
      <w:r>
        <w:rPr>
          <w:noProof/>
        </w:rPr>
        <w:t>11</w:t>
      </w:r>
      <w:r>
        <w:rPr>
          <w:noProof/>
        </w:rPr>
        <w:fldChar w:fldCharType="end"/>
      </w:r>
    </w:p>
    <w:p w14:paraId="392E5815" w14:textId="234E8CBE" w:rsidR="00EA51AE" w:rsidRDefault="00EA51AE">
      <w:pPr>
        <w:pStyle w:val="T3"/>
        <w:tabs>
          <w:tab w:val="left" w:pos="1200"/>
          <w:tab w:val="right" w:leader="dot" w:pos="8496"/>
        </w:tabs>
        <w:rPr>
          <w:rFonts w:asciiTheme="minorHAnsi" w:eastAsiaTheme="minorEastAsia" w:hAnsiTheme="minorHAnsi" w:cstheme="minorBidi"/>
          <w:b w:val="0"/>
          <w:iCs w:val="0"/>
          <w:noProof/>
          <w:sz w:val="22"/>
          <w:szCs w:val="22"/>
        </w:rPr>
      </w:pPr>
      <w:r>
        <w:rPr>
          <w:noProof/>
        </w:rPr>
        <w:t>2.2.4</w:t>
      </w:r>
      <w:r>
        <w:rPr>
          <w:rFonts w:asciiTheme="minorHAnsi" w:eastAsiaTheme="minorEastAsia" w:hAnsiTheme="minorHAnsi" w:cstheme="minorBidi"/>
          <w:b w:val="0"/>
          <w:iCs w:val="0"/>
          <w:noProof/>
          <w:sz w:val="22"/>
          <w:szCs w:val="22"/>
        </w:rPr>
        <w:tab/>
      </w:r>
      <w:r>
        <w:rPr>
          <w:noProof/>
        </w:rPr>
        <w:t>Gerçeklik</w:t>
      </w:r>
      <w:r>
        <w:rPr>
          <w:noProof/>
        </w:rPr>
        <w:tab/>
      </w:r>
      <w:r>
        <w:rPr>
          <w:noProof/>
        </w:rPr>
        <w:fldChar w:fldCharType="begin"/>
      </w:r>
      <w:r>
        <w:rPr>
          <w:noProof/>
        </w:rPr>
        <w:instrText xml:space="preserve"> PAGEREF _Toc92473376 \h </w:instrText>
      </w:r>
      <w:r>
        <w:rPr>
          <w:noProof/>
        </w:rPr>
      </w:r>
      <w:r>
        <w:rPr>
          <w:noProof/>
        </w:rPr>
        <w:fldChar w:fldCharType="separate"/>
      </w:r>
      <w:r>
        <w:rPr>
          <w:noProof/>
        </w:rPr>
        <w:t>11</w:t>
      </w:r>
      <w:r>
        <w:rPr>
          <w:noProof/>
        </w:rPr>
        <w:fldChar w:fldCharType="end"/>
      </w:r>
    </w:p>
    <w:p w14:paraId="41F5E2B7" w14:textId="12DF7139" w:rsidR="00EA51AE" w:rsidRDefault="00EA51AE">
      <w:pPr>
        <w:pStyle w:val="T3"/>
        <w:tabs>
          <w:tab w:val="left" w:pos="1200"/>
          <w:tab w:val="right" w:leader="dot" w:pos="8496"/>
        </w:tabs>
        <w:rPr>
          <w:rFonts w:asciiTheme="minorHAnsi" w:eastAsiaTheme="minorEastAsia" w:hAnsiTheme="minorHAnsi" w:cstheme="minorBidi"/>
          <w:b w:val="0"/>
          <w:iCs w:val="0"/>
          <w:noProof/>
          <w:sz w:val="22"/>
          <w:szCs w:val="22"/>
        </w:rPr>
      </w:pPr>
      <w:r>
        <w:rPr>
          <w:noProof/>
        </w:rPr>
        <w:t>2.2.5</w:t>
      </w:r>
      <w:r>
        <w:rPr>
          <w:rFonts w:asciiTheme="minorHAnsi" w:eastAsiaTheme="minorEastAsia" w:hAnsiTheme="minorHAnsi" w:cstheme="minorBidi"/>
          <w:b w:val="0"/>
          <w:iCs w:val="0"/>
          <w:noProof/>
          <w:sz w:val="22"/>
          <w:szCs w:val="22"/>
        </w:rPr>
        <w:tab/>
      </w:r>
      <w:r>
        <w:rPr>
          <w:noProof/>
        </w:rPr>
        <w:t>Denetlene bilirlik</w:t>
      </w:r>
      <w:r>
        <w:rPr>
          <w:noProof/>
        </w:rPr>
        <w:tab/>
      </w:r>
      <w:r>
        <w:rPr>
          <w:noProof/>
        </w:rPr>
        <w:fldChar w:fldCharType="begin"/>
      </w:r>
      <w:r>
        <w:rPr>
          <w:noProof/>
        </w:rPr>
        <w:instrText xml:space="preserve"> PAGEREF _Toc92473377 \h </w:instrText>
      </w:r>
      <w:r>
        <w:rPr>
          <w:noProof/>
        </w:rPr>
      </w:r>
      <w:r>
        <w:rPr>
          <w:noProof/>
        </w:rPr>
        <w:fldChar w:fldCharType="separate"/>
      </w:r>
      <w:r>
        <w:rPr>
          <w:noProof/>
        </w:rPr>
        <w:t>11</w:t>
      </w:r>
      <w:r>
        <w:rPr>
          <w:noProof/>
        </w:rPr>
        <w:fldChar w:fldCharType="end"/>
      </w:r>
    </w:p>
    <w:p w14:paraId="11074C18" w14:textId="3DC1C1F3" w:rsidR="00EA51AE" w:rsidRDefault="00EA51AE">
      <w:pPr>
        <w:pStyle w:val="T3"/>
        <w:tabs>
          <w:tab w:val="left" w:pos="1200"/>
          <w:tab w:val="right" w:leader="dot" w:pos="8496"/>
        </w:tabs>
        <w:rPr>
          <w:rFonts w:asciiTheme="minorHAnsi" w:eastAsiaTheme="minorEastAsia" w:hAnsiTheme="minorHAnsi" w:cstheme="minorBidi"/>
          <w:b w:val="0"/>
          <w:iCs w:val="0"/>
          <w:noProof/>
          <w:sz w:val="22"/>
          <w:szCs w:val="22"/>
        </w:rPr>
      </w:pPr>
      <w:r>
        <w:rPr>
          <w:noProof/>
        </w:rPr>
        <w:t>2.2.6</w:t>
      </w:r>
      <w:r>
        <w:rPr>
          <w:rFonts w:asciiTheme="minorHAnsi" w:eastAsiaTheme="minorEastAsia" w:hAnsiTheme="minorHAnsi" w:cstheme="minorBidi"/>
          <w:b w:val="0"/>
          <w:iCs w:val="0"/>
          <w:noProof/>
          <w:sz w:val="22"/>
          <w:szCs w:val="22"/>
        </w:rPr>
        <w:tab/>
      </w:r>
      <w:r>
        <w:rPr>
          <w:noProof/>
        </w:rPr>
        <w:t>Birlikte Çalışabilir</w:t>
      </w:r>
      <w:r>
        <w:rPr>
          <w:noProof/>
        </w:rPr>
        <w:tab/>
      </w:r>
      <w:r>
        <w:rPr>
          <w:noProof/>
        </w:rPr>
        <w:fldChar w:fldCharType="begin"/>
      </w:r>
      <w:r>
        <w:rPr>
          <w:noProof/>
        </w:rPr>
        <w:instrText xml:space="preserve"> PAGEREF _Toc92473378 \h </w:instrText>
      </w:r>
      <w:r>
        <w:rPr>
          <w:noProof/>
        </w:rPr>
      </w:r>
      <w:r>
        <w:rPr>
          <w:noProof/>
        </w:rPr>
        <w:fldChar w:fldCharType="separate"/>
      </w:r>
      <w:r>
        <w:rPr>
          <w:noProof/>
        </w:rPr>
        <w:t>12</w:t>
      </w:r>
      <w:r>
        <w:rPr>
          <w:noProof/>
        </w:rPr>
        <w:fldChar w:fldCharType="end"/>
      </w:r>
    </w:p>
    <w:p w14:paraId="5FFEDE61" w14:textId="3B40393E" w:rsidR="00EA51AE" w:rsidRDefault="00EA51AE">
      <w:pPr>
        <w:pStyle w:val="T3"/>
        <w:tabs>
          <w:tab w:val="left" w:pos="1200"/>
          <w:tab w:val="right" w:leader="dot" w:pos="8496"/>
        </w:tabs>
        <w:rPr>
          <w:rFonts w:asciiTheme="minorHAnsi" w:eastAsiaTheme="minorEastAsia" w:hAnsiTheme="minorHAnsi" w:cstheme="minorBidi"/>
          <w:b w:val="0"/>
          <w:iCs w:val="0"/>
          <w:noProof/>
          <w:sz w:val="22"/>
          <w:szCs w:val="22"/>
        </w:rPr>
      </w:pPr>
      <w:r>
        <w:rPr>
          <w:noProof/>
        </w:rPr>
        <w:t>2.2.7</w:t>
      </w:r>
      <w:r>
        <w:rPr>
          <w:rFonts w:asciiTheme="minorHAnsi" w:eastAsiaTheme="minorEastAsia" w:hAnsiTheme="minorHAnsi" w:cstheme="minorBidi"/>
          <w:b w:val="0"/>
          <w:iCs w:val="0"/>
          <w:noProof/>
          <w:sz w:val="22"/>
          <w:szCs w:val="22"/>
        </w:rPr>
        <w:tab/>
      </w:r>
      <w:r>
        <w:rPr>
          <w:noProof/>
        </w:rPr>
        <w:t>Maliyet Açısından Verimli</w:t>
      </w:r>
      <w:r>
        <w:rPr>
          <w:noProof/>
        </w:rPr>
        <w:tab/>
      </w:r>
      <w:r>
        <w:rPr>
          <w:noProof/>
        </w:rPr>
        <w:fldChar w:fldCharType="begin"/>
      </w:r>
      <w:r>
        <w:rPr>
          <w:noProof/>
        </w:rPr>
        <w:instrText xml:space="preserve"> PAGEREF _Toc92473379 \h </w:instrText>
      </w:r>
      <w:r>
        <w:rPr>
          <w:noProof/>
        </w:rPr>
      </w:r>
      <w:r>
        <w:rPr>
          <w:noProof/>
        </w:rPr>
        <w:fldChar w:fldCharType="separate"/>
      </w:r>
      <w:r>
        <w:rPr>
          <w:noProof/>
        </w:rPr>
        <w:t>12</w:t>
      </w:r>
      <w:r>
        <w:rPr>
          <w:noProof/>
        </w:rPr>
        <w:fldChar w:fldCharType="end"/>
      </w:r>
    </w:p>
    <w:p w14:paraId="4FA608C7" w14:textId="041B1FE9" w:rsidR="00EA51AE" w:rsidRDefault="00EA51AE">
      <w:pPr>
        <w:pStyle w:val="T3"/>
        <w:tabs>
          <w:tab w:val="left" w:pos="1200"/>
          <w:tab w:val="right" w:leader="dot" w:pos="8496"/>
        </w:tabs>
        <w:rPr>
          <w:rFonts w:asciiTheme="minorHAnsi" w:eastAsiaTheme="minorEastAsia" w:hAnsiTheme="minorHAnsi" w:cstheme="minorBidi"/>
          <w:b w:val="0"/>
          <w:iCs w:val="0"/>
          <w:noProof/>
          <w:sz w:val="22"/>
          <w:szCs w:val="22"/>
        </w:rPr>
      </w:pPr>
      <w:r>
        <w:rPr>
          <w:noProof/>
        </w:rPr>
        <w:t>2.2.8</w:t>
      </w:r>
      <w:r>
        <w:rPr>
          <w:rFonts w:asciiTheme="minorHAnsi" w:eastAsiaTheme="minorEastAsia" w:hAnsiTheme="minorHAnsi" w:cstheme="minorBidi"/>
          <w:b w:val="0"/>
          <w:iCs w:val="0"/>
          <w:noProof/>
          <w:sz w:val="22"/>
          <w:szCs w:val="22"/>
        </w:rPr>
        <w:tab/>
      </w:r>
      <w:r>
        <w:rPr>
          <w:noProof/>
        </w:rPr>
        <w:t>Gerçek Zamanlı ve Çevik</w:t>
      </w:r>
      <w:r>
        <w:rPr>
          <w:noProof/>
        </w:rPr>
        <w:tab/>
      </w:r>
      <w:r>
        <w:rPr>
          <w:noProof/>
        </w:rPr>
        <w:fldChar w:fldCharType="begin"/>
      </w:r>
      <w:r>
        <w:rPr>
          <w:noProof/>
        </w:rPr>
        <w:instrText xml:space="preserve"> PAGEREF _Toc92473380 \h </w:instrText>
      </w:r>
      <w:r>
        <w:rPr>
          <w:noProof/>
        </w:rPr>
      </w:r>
      <w:r>
        <w:rPr>
          <w:noProof/>
        </w:rPr>
        <w:fldChar w:fldCharType="separate"/>
      </w:r>
      <w:r>
        <w:rPr>
          <w:noProof/>
        </w:rPr>
        <w:t>12</w:t>
      </w:r>
      <w:r>
        <w:rPr>
          <w:noProof/>
        </w:rPr>
        <w:fldChar w:fldCharType="end"/>
      </w:r>
    </w:p>
    <w:p w14:paraId="2FAB9675" w14:textId="0E631C40" w:rsidR="00EA51AE" w:rsidRDefault="00EA51AE">
      <w:pPr>
        <w:pStyle w:val="T3"/>
        <w:tabs>
          <w:tab w:val="left" w:pos="1200"/>
          <w:tab w:val="right" w:leader="dot" w:pos="8496"/>
        </w:tabs>
        <w:rPr>
          <w:rFonts w:asciiTheme="minorHAnsi" w:eastAsiaTheme="minorEastAsia" w:hAnsiTheme="minorHAnsi" w:cstheme="minorBidi"/>
          <w:b w:val="0"/>
          <w:iCs w:val="0"/>
          <w:noProof/>
          <w:sz w:val="22"/>
          <w:szCs w:val="22"/>
        </w:rPr>
      </w:pPr>
      <w:r>
        <w:rPr>
          <w:noProof/>
        </w:rPr>
        <w:t>2.2.9</w:t>
      </w:r>
      <w:r>
        <w:rPr>
          <w:rFonts w:asciiTheme="minorHAnsi" w:eastAsiaTheme="minorEastAsia" w:hAnsiTheme="minorHAnsi" w:cstheme="minorBidi"/>
          <w:b w:val="0"/>
          <w:iCs w:val="0"/>
          <w:noProof/>
          <w:sz w:val="22"/>
          <w:szCs w:val="22"/>
        </w:rPr>
        <w:tab/>
      </w:r>
      <w:r>
        <w:rPr>
          <w:noProof/>
        </w:rPr>
        <w:t>Halka Açık</w:t>
      </w:r>
      <w:r>
        <w:rPr>
          <w:noProof/>
        </w:rPr>
        <w:tab/>
      </w:r>
      <w:r>
        <w:rPr>
          <w:noProof/>
        </w:rPr>
        <w:fldChar w:fldCharType="begin"/>
      </w:r>
      <w:r>
        <w:rPr>
          <w:noProof/>
        </w:rPr>
        <w:instrText xml:space="preserve"> PAGEREF _Toc92473381 \h </w:instrText>
      </w:r>
      <w:r>
        <w:rPr>
          <w:noProof/>
        </w:rPr>
      </w:r>
      <w:r>
        <w:rPr>
          <w:noProof/>
        </w:rPr>
        <w:fldChar w:fldCharType="separate"/>
      </w:r>
      <w:r>
        <w:rPr>
          <w:noProof/>
        </w:rPr>
        <w:t>12</w:t>
      </w:r>
      <w:r>
        <w:rPr>
          <w:noProof/>
        </w:rPr>
        <w:fldChar w:fldCharType="end"/>
      </w:r>
    </w:p>
    <w:p w14:paraId="64B7CA03" w14:textId="027FFAED" w:rsidR="00EA51AE" w:rsidRDefault="00EA51AE">
      <w:pPr>
        <w:pStyle w:val="T3"/>
        <w:tabs>
          <w:tab w:val="left" w:pos="1400"/>
          <w:tab w:val="right" w:leader="dot" w:pos="8496"/>
        </w:tabs>
        <w:rPr>
          <w:rFonts w:asciiTheme="minorHAnsi" w:eastAsiaTheme="minorEastAsia" w:hAnsiTheme="minorHAnsi" w:cstheme="minorBidi"/>
          <w:b w:val="0"/>
          <w:iCs w:val="0"/>
          <w:noProof/>
          <w:sz w:val="22"/>
          <w:szCs w:val="22"/>
        </w:rPr>
      </w:pPr>
      <w:r>
        <w:rPr>
          <w:noProof/>
        </w:rPr>
        <w:t>2.2.10</w:t>
      </w:r>
      <w:r>
        <w:rPr>
          <w:rFonts w:asciiTheme="minorHAnsi" w:eastAsiaTheme="minorEastAsia" w:hAnsiTheme="minorHAnsi" w:cstheme="minorBidi"/>
          <w:b w:val="0"/>
          <w:iCs w:val="0"/>
          <w:noProof/>
          <w:sz w:val="22"/>
          <w:szCs w:val="22"/>
        </w:rPr>
        <w:tab/>
      </w:r>
      <w:r>
        <w:rPr>
          <w:noProof/>
        </w:rPr>
        <w:t>Süreklilik</w:t>
      </w:r>
      <w:r>
        <w:rPr>
          <w:noProof/>
        </w:rPr>
        <w:tab/>
      </w:r>
      <w:r>
        <w:rPr>
          <w:noProof/>
        </w:rPr>
        <w:fldChar w:fldCharType="begin"/>
      </w:r>
      <w:r>
        <w:rPr>
          <w:noProof/>
        </w:rPr>
        <w:instrText xml:space="preserve"> PAGEREF _Toc92473382 \h </w:instrText>
      </w:r>
      <w:r>
        <w:rPr>
          <w:noProof/>
        </w:rPr>
      </w:r>
      <w:r>
        <w:rPr>
          <w:noProof/>
        </w:rPr>
        <w:fldChar w:fldCharType="separate"/>
      </w:r>
      <w:r>
        <w:rPr>
          <w:noProof/>
        </w:rPr>
        <w:t>12</w:t>
      </w:r>
      <w:r>
        <w:rPr>
          <w:noProof/>
        </w:rPr>
        <w:fldChar w:fldCharType="end"/>
      </w:r>
    </w:p>
    <w:p w14:paraId="79CDC82D" w14:textId="34FC7640" w:rsidR="00EA51AE" w:rsidRDefault="00EA51AE">
      <w:pPr>
        <w:pStyle w:val="T2"/>
        <w:tabs>
          <w:tab w:val="left" w:pos="800"/>
          <w:tab w:val="right" w:leader="dot" w:pos="8496"/>
        </w:tabs>
        <w:rPr>
          <w:rFonts w:asciiTheme="minorHAnsi" w:eastAsiaTheme="minorEastAsia" w:hAnsiTheme="minorHAnsi" w:cstheme="minorBidi"/>
          <w:b w:val="0"/>
          <w:smallCaps w:val="0"/>
          <w:noProof/>
          <w:sz w:val="22"/>
          <w:szCs w:val="22"/>
        </w:rPr>
      </w:pPr>
      <w:r>
        <w:rPr>
          <w:noProof/>
        </w:rPr>
        <w:t>2.3</w:t>
      </w:r>
      <w:r>
        <w:rPr>
          <w:rFonts w:asciiTheme="minorHAnsi" w:eastAsiaTheme="minorEastAsia" w:hAnsiTheme="minorHAnsi" w:cstheme="minorBidi"/>
          <w:b w:val="0"/>
          <w:smallCaps w:val="0"/>
          <w:noProof/>
          <w:sz w:val="22"/>
          <w:szCs w:val="22"/>
        </w:rPr>
        <w:tab/>
      </w:r>
      <w:r>
        <w:rPr>
          <w:noProof/>
        </w:rPr>
        <w:t>Blockchain ‘in uygulama alanları</w:t>
      </w:r>
      <w:r>
        <w:rPr>
          <w:noProof/>
        </w:rPr>
        <w:tab/>
      </w:r>
      <w:r>
        <w:rPr>
          <w:noProof/>
        </w:rPr>
        <w:fldChar w:fldCharType="begin"/>
      </w:r>
      <w:r>
        <w:rPr>
          <w:noProof/>
        </w:rPr>
        <w:instrText xml:space="preserve"> PAGEREF _Toc92473383 \h </w:instrText>
      </w:r>
      <w:r>
        <w:rPr>
          <w:noProof/>
        </w:rPr>
      </w:r>
      <w:r>
        <w:rPr>
          <w:noProof/>
        </w:rPr>
        <w:fldChar w:fldCharType="separate"/>
      </w:r>
      <w:r>
        <w:rPr>
          <w:noProof/>
        </w:rPr>
        <w:t>13</w:t>
      </w:r>
      <w:r>
        <w:rPr>
          <w:noProof/>
        </w:rPr>
        <w:fldChar w:fldCharType="end"/>
      </w:r>
    </w:p>
    <w:p w14:paraId="6685668C" w14:textId="2E536107" w:rsidR="00EA51AE" w:rsidRDefault="00EA51AE">
      <w:pPr>
        <w:pStyle w:val="T2"/>
        <w:tabs>
          <w:tab w:val="left" w:pos="800"/>
          <w:tab w:val="right" w:leader="dot" w:pos="8496"/>
        </w:tabs>
        <w:rPr>
          <w:rFonts w:asciiTheme="minorHAnsi" w:eastAsiaTheme="minorEastAsia" w:hAnsiTheme="minorHAnsi" w:cstheme="minorBidi"/>
          <w:b w:val="0"/>
          <w:smallCaps w:val="0"/>
          <w:noProof/>
          <w:sz w:val="22"/>
          <w:szCs w:val="22"/>
        </w:rPr>
      </w:pPr>
      <w:r>
        <w:rPr>
          <w:noProof/>
        </w:rPr>
        <w:t>2.4</w:t>
      </w:r>
      <w:r>
        <w:rPr>
          <w:rFonts w:asciiTheme="minorHAnsi" w:eastAsiaTheme="minorEastAsia" w:hAnsiTheme="minorHAnsi" w:cstheme="minorBidi"/>
          <w:b w:val="0"/>
          <w:smallCaps w:val="0"/>
          <w:noProof/>
          <w:sz w:val="22"/>
          <w:szCs w:val="22"/>
        </w:rPr>
        <w:tab/>
      </w:r>
      <w:r>
        <w:rPr>
          <w:noProof/>
        </w:rPr>
        <w:t>Blockchain Zinciri ve Kripto Para ve Kripto Token</w:t>
      </w:r>
      <w:r>
        <w:rPr>
          <w:noProof/>
        </w:rPr>
        <w:tab/>
      </w:r>
      <w:r>
        <w:rPr>
          <w:noProof/>
        </w:rPr>
        <w:fldChar w:fldCharType="begin"/>
      </w:r>
      <w:r>
        <w:rPr>
          <w:noProof/>
        </w:rPr>
        <w:instrText xml:space="preserve"> PAGEREF _Toc92473384 \h </w:instrText>
      </w:r>
      <w:r>
        <w:rPr>
          <w:noProof/>
        </w:rPr>
      </w:r>
      <w:r>
        <w:rPr>
          <w:noProof/>
        </w:rPr>
        <w:fldChar w:fldCharType="separate"/>
      </w:r>
      <w:r>
        <w:rPr>
          <w:noProof/>
        </w:rPr>
        <w:t>14</w:t>
      </w:r>
      <w:r>
        <w:rPr>
          <w:noProof/>
        </w:rPr>
        <w:fldChar w:fldCharType="end"/>
      </w:r>
    </w:p>
    <w:p w14:paraId="26BC00F9" w14:textId="598E7251" w:rsidR="00EA51AE" w:rsidRDefault="00EA51AE">
      <w:pPr>
        <w:pStyle w:val="T3"/>
        <w:tabs>
          <w:tab w:val="left" w:pos="1200"/>
          <w:tab w:val="right" w:leader="dot" w:pos="8496"/>
        </w:tabs>
        <w:rPr>
          <w:rFonts w:asciiTheme="minorHAnsi" w:eastAsiaTheme="minorEastAsia" w:hAnsiTheme="minorHAnsi" w:cstheme="minorBidi"/>
          <w:b w:val="0"/>
          <w:iCs w:val="0"/>
          <w:noProof/>
          <w:sz w:val="22"/>
          <w:szCs w:val="22"/>
        </w:rPr>
      </w:pPr>
      <w:r>
        <w:rPr>
          <w:noProof/>
        </w:rPr>
        <w:t>2.4.1</w:t>
      </w:r>
      <w:r>
        <w:rPr>
          <w:rFonts w:asciiTheme="minorHAnsi" w:eastAsiaTheme="minorEastAsia" w:hAnsiTheme="minorHAnsi" w:cstheme="minorBidi"/>
          <w:b w:val="0"/>
          <w:iCs w:val="0"/>
          <w:noProof/>
          <w:sz w:val="22"/>
          <w:szCs w:val="22"/>
        </w:rPr>
        <w:tab/>
      </w:r>
      <w:r>
        <w:rPr>
          <w:noProof/>
        </w:rPr>
        <w:t>- Kripto Para</w:t>
      </w:r>
      <w:r>
        <w:rPr>
          <w:noProof/>
        </w:rPr>
        <w:tab/>
      </w:r>
      <w:r>
        <w:rPr>
          <w:noProof/>
        </w:rPr>
        <w:fldChar w:fldCharType="begin"/>
      </w:r>
      <w:r>
        <w:rPr>
          <w:noProof/>
        </w:rPr>
        <w:instrText xml:space="preserve"> PAGEREF _Toc92473385 \h </w:instrText>
      </w:r>
      <w:r>
        <w:rPr>
          <w:noProof/>
        </w:rPr>
      </w:r>
      <w:r>
        <w:rPr>
          <w:noProof/>
        </w:rPr>
        <w:fldChar w:fldCharType="separate"/>
      </w:r>
      <w:r>
        <w:rPr>
          <w:noProof/>
        </w:rPr>
        <w:t>14</w:t>
      </w:r>
      <w:r>
        <w:rPr>
          <w:noProof/>
        </w:rPr>
        <w:fldChar w:fldCharType="end"/>
      </w:r>
    </w:p>
    <w:p w14:paraId="157E0A74" w14:textId="343251BA" w:rsidR="00EA51AE" w:rsidRDefault="00EA51AE">
      <w:pPr>
        <w:pStyle w:val="T3"/>
        <w:tabs>
          <w:tab w:val="left" w:pos="1200"/>
          <w:tab w:val="right" w:leader="dot" w:pos="8496"/>
        </w:tabs>
        <w:rPr>
          <w:rFonts w:asciiTheme="minorHAnsi" w:eastAsiaTheme="minorEastAsia" w:hAnsiTheme="minorHAnsi" w:cstheme="minorBidi"/>
          <w:b w:val="0"/>
          <w:iCs w:val="0"/>
          <w:noProof/>
          <w:sz w:val="22"/>
          <w:szCs w:val="22"/>
        </w:rPr>
      </w:pPr>
      <w:r w:rsidRPr="0067612B">
        <w:rPr>
          <w:noProof/>
        </w:rPr>
        <w:t>2.4.2</w:t>
      </w:r>
      <w:r>
        <w:rPr>
          <w:rFonts w:asciiTheme="minorHAnsi" w:eastAsiaTheme="minorEastAsia" w:hAnsiTheme="minorHAnsi" w:cstheme="minorBidi"/>
          <w:b w:val="0"/>
          <w:iCs w:val="0"/>
          <w:noProof/>
          <w:sz w:val="22"/>
          <w:szCs w:val="22"/>
        </w:rPr>
        <w:tab/>
      </w:r>
      <w:r w:rsidRPr="0067612B">
        <w:rPr>
          <w:noProof/>
        </w:rPr>
        <w:t>Kripto token</w:t>
      </w:r>
      <w:r>
        <w:rPr>
          <w:noProof/>
        </w:rPr>
        <w:tab/>
      </w:r>
      <w:r>
        <w:rPr>
          <w:noProof/>
        </w:rPr>
        <w:fldChar w:fldCharType="begin"/>
      </w:r>
      <w:r>
        <w:rPr>
          <w:noProof/>
        </w:rPr>
        <w:instrText xml:space="preserve"> PAGEREF _Toc92473386 \h </w:instrText>
      </w:r>
      <w:r>
        <w:rPr>
          <w:noProof/>
        </w:rPr>
      </w:r>
      <w:r>
        <w:rPr>
          <w:noProof/>
        </w:rPr>
        <w:fldChar w:fldCharType="separate"/>
      </w:r>
      <w:r>
        <w:rPr>
          <w:noProof/>
        </w:rPr>
        <w:t>14</w:t>
      </w:r>
      <w:r>
        <w:rPr>
          <w:noProof/>
        </w:rPr>
        <w:fldChar w:fldCharType="end"/>
      </w:r>
    </w:p>
    <w:p w14:paraId="1F63CE3F" w14:textId="21EEFB87" w:rsidR="00EA51AE" w:rsidRDefault="00EA51AE">
      <w:pPr>
        <w:pStyle w:val="T2"/>
        <w:tabs>
          <w:tab w:val="left" w:pos="800"/>
          <w:tab w:val="right" w:leader="dot" w:pos="8496"/>
        </w:tabs>
        <w:rPr>
          <w:rFonts w:asciiTheme="minorHAnsi" w:eastAsiaTheme="minorEastAsia" w:hAnsiTheme="minorHAnsi" w:cstheme="minorBidi"/>
          <w:b w:val="0"/>
          <w:smallCaps w:val="0"/>
          <w:noProof/>
          <w:sz w:val="22"/>
          <w:szCs w:val="22"/>
        </w:rPr>
      </w:pPr>
      <w:r>
        <w:rPr>
          <w:noProof/>
        </w:rPr>
        <w:t>2.5</w:t>
      </w:r>
      <w:r>
        <w:rPr>
          <w:rFonts w:asciiTheme="minorHAnsi" w:eastAsiaTheme="minorEastAsia" w:hAnsiTheme="minorHAnsi" w:cstheme="minorBidi"/>
          <w:b w:val="0"/>
          <w:smallCaps w:val="0"/>
          <w:noProof/>
          <w:sz w:val="22"/>
          <w:szCs w:val="22"/>
        </w:rPr>
        <w:tab/>
      </w:r>
      <w:r>
        <w:rPr>
          <w:noProof/>
        </w:rPr>
        <w:t>Blok Zinciri Teknolojisinde Akıllı Sözleşmeler</w:t>
      </w:r>
      <w:r>
        <w:rPr>
          <w:noProof/>
        </w:rPr>
        <w:tab/>
      </w:r>
      <w:r>
        <w:rPr>
          <w:noProof/>
        </w:rPr>
        <w:fldChar w:fldCharType="begin"/>
      </w:r>
      <w:r>
        <w:rPr>
          <w:noProof/>
        </w:rPr>
        <w:instrText xml:space="preserve"> PAGEREF _Toc92473387 \h </w:instrText>
      </w:r>
      <w:r>
        <w:rPr>
          <w:noProof/>
        </w:rPr>
      </w:r>
      <w:r>
        <w:rPr>
          <w:noProof/>
        </w:rPr>
        <w:fldChar w:fldCharType="separate"/>
      </w:r>
      <w:r>
        <w:rPr>
          <w:noProof/>
        </w:rPr>
        <w:t>15</w:t>
      </w:r>
      <w:r>
        <w:rPr>
          <w:noProof/>
        </w:rPr>
        <w:fldChar w:fldCharType="end"/>
      </w:r>
    </w:p>
    <w:p w14:paraId="52EC1303" w14:textId="4AD1EC5D" w:rsidR="00EA51AE" w:rsidRDefault="00EA51AE">
      <w:pPr>
        <w:pStyle w:val="T1"/>
        <w:tabs>
          <w:tab w:val="right" w:leader="dot" w:pos="8496"/>
        </w:tabs>
        <w:rPr>
          <w:rFonts w:asciiTheme="minorHAnsi" w:eastAsiaTheme="minorEastAsia" w:hAnsiTheme="minorHAnsi" w:cstheme="minorBidi"/>
          <w:b w:val="0"/>
          <w:bCs w:val="0"/>
          <w:noProof/>
          <w:sz w:val="22"/>
          <w:szCs w:val="22"/>
        </w:rPr>
      </w:pPr>
      <w:r>
        <w:rPr>
          <w:noProof/>
        </w:rPr>
        <w:t>3.RASPBERRY Pİ İLE BLOCKCHAİN DÜZENEĞİ GELİŞTİRME</w:t>
      </w:r>
      <w:r>
        <w:rPr>
          <w:noProof/>
        </w:rPr>
        <w:tab/>
      </w:r>
      <w:r>
        <w:rPr>
          <w:noProof/>
        </w:rPr>
        <w:fldChar w:fldCharType="begin"/>
      </w:r>
      <w:r>
        <w:rPr>
          <w:noProof/>
        </w:rPr>
        <w:instrText xml:space="preserve"> PAGEREF _Toc92473388 \h </w:instrText>
      </w:r>
      <w:r>
        <w:rPr>
          <w:noProof/>
        </w:rPr>
      </w:r>
      <w:r>
        <w:rPr>
          <w:noProof/>
        </w:rPr>
        <w:fldChar w:fldCharType="separate"/>
      </w:r>
      <w:r>
        <w:rPr>
          <w:noProof/>
        </w:rPr>
        <w:t>16</w:t>
      </w:r>
      <w:r>
        <w:rPr>
          <w:noProof/>
        </w:rPr>
        <w:fldChar w:fldCharType="end"/>
      </w:r>
    </w:p>
    <w:p w14:paraId="45A248E9" w14:textId="2CDC5FD5" w:rsidR="00EA51AE" w:rsidRDefault="00EA51AE">
      <w:pPr>
        <w:pStyle w:val="T1"/>
        <w:tabs>
          <w:tab w:val="right" w:leader="dot" w:pos="8496"/>
        </w:tabs>
        <w:rPr>
          <w:rFonts w:asciiTheme="minorHAnsi" w:eastAsiaTheme="minorEastAsia" w:hAnsiTheme="minorHAnsi" w:cstheme="minorBidi"/>
          <w:b w:val="0"/>
          <w:bCs w:val="0"/>
          <w:noProof/>
          <w:sz w:val="22"/>
          <w:szCs w:val="22"/>
        </w:rPr>
      </w:pPr>
      <w:r>
        <w:rPr>
          <w:noProof/>
        </w:rPr>
        <w:t>4.sonuçlar ve öneriler</w:t>
      </w:r>
      <w:r>
        <w:rPr>
          <w:noProof/>
        </w:rPr>
        <w:tab/>
      </w:r>
      <w:r>
        <w:rPr>
          <w:noProof/>
        </w:rPr>
        <w:fldChar w:fldCharType="begin"/>
      </w:r>
      <w:r>
        <w:rPr>
          <w:noProof/>
        </w:rPr>
        <w:instrText xml:space="preserve"> PAGEREF _Toc92473389 \h </w:instrText>
      </w:r>
      <w:r>
        <w:rPr>
          <w:noProof/>
        </w:rPr>
      </w:r>
      <w:r>
        <w:rPr>
          <w:noProof/>
        </w:rPr>
        <w:fldChar w:fldCharType="separate"/>
      </w:r>
      <w:r>
        <w:rPr>
          <w:noProof/>
        </w:rPr>
        <w:t>23</w:t>
      </w:r>
      <w:r>
        <w:rPr>
          <w:noProof/>
        </w:rPr>
        <w:fldChar w:fldCharType="end"/>
      </w:r>
    </w:p>
    <w:p w14:paraId="7DD3DEEB" w14:textId="71B41C61" w:rsidR="00EA51AE" w:rsidRDefault="00EA51AE">
      <w:pPr>
        <w:pStyle w:val="T1"/>
        <w:tabs>
          <w:tab w:val="right" w:leader="dot" w:pos="8496"/>
        </w:tabs>
        <w:rPr>
          <w:rFonts w:asciiTheme="minorHAnsi" w:eastAsiaTheme="minorEastAsia" w:hAnsiTheme="minorHAnsi" w:cstheme="minorBidi"/>
          <w:b w:val="0"/>
          <w:bCs w:val="0"/>
          <w:noProof/>
          <w:sz w:val="22"/>
          <w:szCs w:val="22"/>
        </w:rPr>
      </w:pPr>
      <w:r>
        <w:rPr>
          <w:noProof/>
        </w:rPr>
        <w:t>5.KAYNAKLAR</w:t>
      </w:r>
      <w:r>
        <w:rPr>
          <w:noProof/>
        </w:rPr>
        <w:tab/>
      </w:r>
      <w:r>
        <w:rPr>
          <w:noProof/>
        </w:rPr>
        <w:fldChar w:fldCharType="begin"/>
      </w:r>
      <w:r>
        <w:rPr>
          <w:noProof/>
        </w:rPr>
        <w:instrText xml:space="preserve"> PAGEREF _Toc92473390 \h </w:instrText>
      </w:r>
      <w:r>
        <w:rPr>
          <w:noProof/>
        </w:rPr>
      </w:r>
      <w:r>
        <w:rPr>
          <w:noProof/>
        </w:rPr>
        <w:fldChar w:fldCharType="separate"/>
      </w:r>
      <w:r>
        <w:rPr>
          <w:noProof/>
        </w:rPr>
        <w:t>24</w:t>
      </w:r>
      <w:r>
        <w:rPr>
          <w:noProof/>
        </w:rPr>
        <w:fldChar w:fldCharType="end"/>
      </w:r>
    </w:p>
    <w:p w14:paraId="63EC8632" w14:textId="441BDA20" w:rsidR="005B5ECE" w:rsidRDefault="009D2F37">
      <w:r>
        <w:rPr>
          <w:rFonts w:cstheme="minorHAnsi"/>
          <w:sz w:val="28"/>
        </w:rPr>
        <w:fldChar w:fldCharType="end"/>
      </w:r>
    </w:p>
    <w:p w14:paraId="3A44538A" w14:textId="3E241AA7" w:rsidR="005B5ECE" w:rsidRDefault="005B5ECE" w:rsidP="00A052D3">
      <w:pPr>
        <w:rPr>
          <w:lang w:val="en-US"/>
        </w:rPr>
      </w:pPr>
    </w:p>
    <w:p w14:paraId="0A1F5BA7" w14:textId="77777777" w:rsidR="005B5ECE" w:rsidRDefault="005B5ECE" w:rsidP="00A052D3">
      <w:pPr>
        <w:rPr>
          <w:lang w:val="en-US"/>
        </w:rPr>
      </w:pPr>
    </w:p>
    <w:p w14:paraId="21166495" w14:textId="77777777" w:rsidR="00E174A2" w:rsidRDefault="00E174A2" w:rsidP="00E727C5">
      <w:pPr>
        <w:rPr>
          <w:lang w:val="en-US"/>
        </w:rPr>
        <w:sectPr w:rsidR="00E174A2" w:rsidSect="00A95F97">
          <w:footerReference w:type="default" r:id="rId11"/>
          <w:footerReference w:type="first" r:id="rId12"/>
          <w:pgSz w:w="11909" w:h="16834"/>
          <w:pgMar w:top="1418" w:right="1418" w:bottom="1418" w:left="1985" w:header="709" w:footer="709" w:gutter="0"/>
          <w:pgNumType w:fmt="lowerRoman"/>
          <w:cols w:space="60"/>
          <w:noEndnote/>
          <w:docGrid w:linePitch="272"/>
        </w:sectPr>
      </w:pPr>
    </w:p>
    <w:tbl>
      <w:tblPr>
        <w:tblW w:w="5000" w:type="pct"/>
        <w:tblLook w:val="04A0" w:firstRow="1" w:lastRow="0" w:firstColumn="1" w:lastColumn="0" w:noHBand="0" w:noVBand="1"/>
      </w:tblPr>
      <w:tblGrid>
        <w:gridCol w:w="944"/>
        <w:gridCol w:w="2033"/>
        <w:gridCol w:w="5529"/>
      </w:tblGrid>
      <w:tr w:rsidR="00A600A2" w:rsidRPr="00515FD2" w14:paraId="12604E79" w14:textId="77777777" w:rsidTr="00A600A2">
        <w:tc>
          <w:tcPr>
            <w:tcW w:w="555" w:type="pct"/>
            <w:shd w:val="clear" w:color="auto" w:fill="auto"/>
            <w:tcMar>
              <w:left w:w="0" w:type="dxa"/>
              <w:right w:w="0" w:type="dxa"/>
            </w:tcMar>
            <w:vAlign w:val="center"/>
          </w:tcPr>
          <w:p w14:paraId="2FE7892B" w14:textId="77777777" w:rsidR="00A600A2" w:rsidRPr="00515FD2" w:rsidRDefault="00A600A2" w:rsidP="00232048">
            <w:pPr>
              <w:widowControl/>
              <w:autoSpaceDE/>
              <w:autoSpaceDN/>
              <w:adjustRightInd/>
            </w:pPr>
          </w:p>
        </w:tc>
        <w:tc>
          <w:tcPr>
            <w:tcW w:w="1195" w:type="pct"/>
          </w:tcPr>
          <w:p w14:paraId="475DF43D" w14:textId="77777777" w:rsidR="00A600A2" w:rsidRPr="00515FD2" w:rsidRDefault="00A600A2" w:rsidP="00DF66C4">
            <w:pPr>
              <w:pStyle w:val="listelerstili"/>
              <w:jc w:val="left"/>
              <w:rPr>
                <w:rFonts w:ascii="Times New Roman" w:hAnsi="Times New Roman"/>
              </w:rPr>
            </w:pPr>
          </w:p>
        </w:tc>
        <w:tc>
          <w:tcPr>
            <w:tcW w:w="3250" w:type="pct"/>
            <w:shd w:val="clear" w:color="auto" w:fill="auto"/>
            <w:tcMar>
              <w:left w:w="0" w:type="dxa"/>
              <w:right w:w="0" w:type="dxa"/>
            </w:tcMar>
            <w:vAlign w:val="center"/>
          </w:tcPr>
          <w:p w14:paraId="608611A8" w14:textId="671FBB36" w:rsidR="00A600A2" w:rsidRPr="00515FD2" w:rsidRDefault="00A600A2" w:rsidP="00DF66C4">
            <w:pPr>
              <w:pStyle w:val="listelerstili"/>
              <w:jc w:val="left"/>
              <w:rPr>
                <w:rFonts w:ascii="Times New Roman" w:hAnsi="Times New Roman"/>
              </w:rPr>
            </w:pPr>
          </w:p>
        </w:tc>
      </w:tr>
    </w:tbl>
    <w:p w14:paraId="43AEC126" w14:textId="3A4B48C7" w:rsidR="00024358" w:rsidRPr="00126CD7" w:rsidRDefault="00024358" w:rsidP="006730EF">
      <w:pPr>
        <w:pStyle w:val="Balk1ekil"/>
      </w:pPr>
      <w:bookmarkStart w:id="2" w:name="_Toc458430438"/>
      <w:bookmarkStart w:id="3" w:name="_Toc461199638"/>
      <w:bookmarkStart w:id="4" w:name="_Toc520892757"/>
      <w:bookmarkStart w:id="5" w:name="_Toc520892843"/>
      <w:bookmarkStart w:id="6" w:name="_Toc19270924"/>
      <w:bookmarkStart w:id="7" w:name="_Toc92473368"/>
      <w:r w:rsidRPr="00126CD7">
        <w:t>ÖZET</w:t>
      </w:r>
      <w:bookmarkEnd w:id="2"/>
      <w:bookmarkEnd w:id="3"/>
      <w:bookmarkEnd w:id="4"/>
      <w:bookmarkEnd w:id="5"/>
      <w:bookmarkEnd w:id="6"/>
      <w:bookmarkEnd w:id="7"/>
    </w:p>
    <w:p w14:paraId="52D5CCE2" w14:textId="437317BD" w:rsidR="000D0EC8" w:rsidRPr="005B1302" w:rsidRDefault="000D0EC8" w:rsidP="000D0EC8">
      <w:pPr>
        <w:jc w:val="center"/>
        <w:rPr>
          <w:b/>
          <w:color w:val="000000"/>
          <w:sz w:val="28"/>
          <w:szCs w:val="28"/>
        </w:rPr>
      </w:pPr>
      <w:r>
        <w:rPr>
          <w:b/>
          <w:color w:val="000000"/>
          <w:sz w:val="28"/>
          <w:szCs w:val="28"/>
        </w:rPr>
        <w:t>DÜŞÜK MALİYETLİ BLOCK</w:t>
      </w:r>
      <w:r w:rsidR="00545A55">
        <w:rPr>
          <w:b/>
          <w:color w:val="000000"/>
          <w:sz w:val="28"/>
          <w:szCs w:val="28"/>
        </w:rPr>
        <w:t>C</w:t>
      </w:r>
      <w:r>
        <w:rPr>
          <w:b/>
          <w:color w:val="000000"/>
          <w:sz w:val="28"/>
          <w:szCs w:val="28"/>
        </w:rPr>
        <w:t>HAİN DÜZENEĞİ KURULUMU</w:t>
      </w:r>
    </w:p>
    <w:p w14:paraId="4CE4863D" w14:textId="21D5A28B" w:rsidR="00024358" w:rsidRDefault="00072AC3" w:rsidP="00024358">
      <w:pPr>
        <w:jc w:val="center"/>
        <w:rPr>
          <w:sz w:val="24"/>
          <w:szCs w:val="24"/>
        </w:rPr>
      </w:pPr>
      <w:r>
        <w:rPr>
          <w:sz w:val="24"/>
          <w:szCs w:val="24"/>
        </w:rPr>
        <w:t>AMED SAZAN</w:t>
      </w:r>
    </w:p>
    <w:p w14:paraId="1BC963C6" w14:textId="09341446" w:rsidR="00072AC3" w:rsidRPr="00126CD7" w:rsidRDefault="00072AC3" w:rsidP="00024358">
      <w:pPr>
        <w:jc w:val="center"/>
        <w:rPr>
          <w:sz w:val="24"/>
          <w:szCs w:val="24"/>
        </w:rPr>
      </w:pPr>
      <w:r>
        <w:rPr>
          <w:sz w:val="24"/>
          <w:szCs w:val="24"/>
        </w:rPr>
        <w:t>BATUHAN PEKÖZ</w:t>
      </w:r>
    </w:p>
    <w:p w14:paraId="75FEBFDA" w14:textId="77777777" w:rsidR="00024358" w:rsidRPr="00126CD7" w:rsidRDefault="00024358" w:rsidP="00024358">
      <w:pPr>
        <w:jc w:val="center"/>
        <w:rPr>
          <w:sz w:val="24"/>
          <w:szCs w:val="24"/>
        </w:rPr>
      </w:pPr>
      <w:r w:rsidRPr="00126CD7">
        <w:rPr>
          <w:sz w:val="24"/>
          <w:szCs w:val="24"/>
        </w:rPr>
        <w:t>Düzce Üniversitesi</w:t>
      </w:r>
    </w:p>
    <w:p w14:paraId="49130B66" w14:textId="4EAD7A16" w:rsidR="00024358" w:rsidRPr="00126CD7" w:rsidRDefault="00072AC3" w:rsidP="00024358">
      <w:pPr>
        <w:jc w:val="center"/>
        <w:rPr>
          <w:sz w:val="24"/>
          <w:szCs w:val="24"/>
        </w:rPr>
      </w:pPr>
      <w:r>
        <w:rPr>
          <w:sz w:val="24"/>
          <w:szCs w:val="24"/>
        </w:rPr>
        <w:t>TEKNOLOJİ FAKÜLTESİ</w:t>
      </w:r>
    </w:p>
    <w:p w14:paraId="7AA935F9" w14:textId="2A49E9CC" w:rsidR="00024358" w:rsidRPr="00126CD7" w:rsidRDefault="00E57624" w:rsidP="00024358">
      <w:pPr>
        <w:jc w:val="center"/>
        <w:rPr>
          <w:sz w:val="24"/>
          <w:szCs w:val="24"/>
        </w:rPr>
      </w:pPr>
      <w:r>
        <w:rPr>
          <w:sz w:val="24"/>
          <w:szCs w:val="24"/>
        </w:rPr>
        <w:t>Bitirme</w:t>
      </w:r>
      <w:r w:rsidR="00771614">
        <w:rPr>
          <w:sz w:val="24"/>
          <w:szCs w:val="24"/>
        </w:rPr>
        <w:t xml:space="preserve"> </w:t>
      </w:r>
      <w:r w:rsidR="00024358" w:rsidRPr="00126CD7">
        <w:rPr>
          <w:sz w:val="24"/>
          <w:szCs w:val="24"/>
        </w:rPr>
        <w:t>Tezi</w:t>
      </w:r>
    </w:p>
    <w:p w14:paraId="48887D34" w14:textId="19A00746" w:rsidR="00024358" w:rsidRPr="00126CD7" w:rsidRDefault="00024358" w:rsidP="00024358">
      <w:pPr>
        <w:jc w:val="center"/>
        <w:rPr>
          <w:sz w:val="24"/>
          <w:szCs w:val="24"/>
        </w:rPr>
      </w:pPr>
      <w:r w:rsidRPr="00126CD7">
        <w:rPr>
          <w:sz w:val="24"/>
          <w:szCs w:val="24"/>
        </w:rPr>
        <w:t xml:space="preserve">Danışman: </w:t>
      </w:r>
      <w:r w:rsidR="003F55C3">
        <w:rPr>
          <w:sz w:val="24"/>
          <w:szCs w:val="24"/>
        </w:rPr>
        <w:t xml:space="preserve">Doç. </w:t>
      </w:r>
      <w:r w:rsidR="00073200">
        <w:rPr>
          <w:sz w:val="24"/>
          <w:szCs w:val="24"/>
        </w:rPr>
        <w:t xml:space="preserve">Dr. </w:t>
      </w:r>
      <w:r w:rsidR="00072AC3">
        <w:rPr>
          <w:sz w:val="24"/>
          <w:szCs w:val="24"/>
        </w:rPr>
        <w:t>Ahmet ALBAYRAK</w:t>
      </w:r>
    </w:p>
    <w:p w14:paraId="37381586" w14:textId="1B76125B" w:rsidR="00024358" w:rsidRDefault="00072AC3" w:rsidP="001C67FE">
      <w:pPr>
        <w:spacing w:after="480"/>
        <w:jc w:val="center"/>
        <w:rPr>
          <w:sz w:val="24"/>
          <w:szCs w:val="24"/>
        </w:rPr>
      </w:pPr>
      <w:r>
        <w:rPr>
          <w:sz w:val="24"/>
          <w:szCs w:val="24"/>
        </w:rPr>
        <w:t>OCAK</w:t>
      </w:r>
      <w:r w:rsidR="00024358" w:rsidRPr="00126CD7">
        <w:rPr>
          <w:sz w:val="24"/>
          <w:szCs w:val="24"/>
        </w:rPr>
        <w:t xml:space="preserve"> </w:t>
      </w:r>
      <w:r w:rsidR="00DC6AD2">
        <w:rPr>
          <w:sz w:val="24"/>
          <w:szCs w:val="24"/>
        </w:rPr>
        <w:t>20</w:t>
      </w:r>
      <w:r>
        <w:rPr>
          <w:sz w:val="24"/>
          <w:szCs w:val="24"/>
        </w:rPr>
        <w:t>22</w:t>
      </w:r>
    </w:p>
    <w:p w14:paraId="0661E194" w14:textId="6F75A96F" w:rsidR="00EA10A5" w:rsidRDefault="00EA10A5" w:rsidP="00EA10A5">
      <w:pPr>
        <w:pStyle w:val="PARAGRAFMETN"/>
      </w:pPr>
      <w:r>
        <w:t xml:space="preserve">Blockchain ilk defa       2009 yılında ortaya çıkan bir alt yapı bir alt yapı teknolojisi </w:t>
      </w:r>
      <w:proofErr w:type="spellStart"/>
      <w:r>
        <w:t>olsada</w:t>
      </w:r>
      <w:proofErr w:type="spellEnd"/>
      <w:r>
        <w:t xml:space="preserve"> finans dünyası tarafından keşfedilip araştırılmaya başlanması 2014 yılının ilk aylarını bulmuştur. Bugün gelinen noktada ekonomik ve iş modellerinde yeni ve heyecan verici bir teknoloji olduğu söylenebilir. Finans sektöründen enerji piyasalarına, tedarik zinciri süreçlerine, kamu sektörüne ve bunlar gibi çok çeşitli alanlara verimlilik </w:t>
      </w:r>
      <w:r w:rsidR="00EF4650">
        <w:t>artışı sağlama</w:t>
      </w:r>
      <w:r>
        <w:t xml:space="preserve"> </w:t>
      </w:r>
      <w:r w:rsidR="00EF4650">
        <w:t>potansiyeline sahiptir</w:t>
      </w:r>
      <w:r>
        <w:t xml:space="preserve">. Blockchain teknolojisi sağladığı tam otomatik, şeffaflık, minimum araçlı alt yapı ve güvenli olmasından dolayı pek çok sektörün ve devletin ilgisini çekmiştir. Bu araştırmada </w:t>
      </w:r>
      <w:proofErr w:type="spellStart"/>
      <w:r>
        <w:t>blockchain</w:t>
      </w:r>
      <w:proofErr w:type="spellEnd"/>
      <w:r>
        <w:t xml:space="preserve"> teknolojisinin hangi sektörlerde kullanıldığı sağladığı faydalar, gelişimi ve düşük maliyetli bir </w:t>
      </w:r>
      <w:proofErr w:type="spellStart"/>
      <w:r>
        <w:t>blockchain</w:t>
      </w:r>
      <w:proofErr w:type="spellEnd"/>
      <w:r>
        <w:t xml:space="preserve"> </w:t>
      </w:r>
      <w:proofErr w:type="spellStart"/>
      <w:r>
        <w:t>krulumunu</w:t>
      </w:r>
      <w:proofErr w:type="spellEnd"/>
      <w:r>
        <w:t xml:space="preserve"> yapacağız.</w:t>
      </w:r>
    </w:p>
    <w:p w14:paraId="786B7C5F" w14:textId="7A922C42" w:rsidR="00EA10A5" w:rsidRPr="00EA10A5" w:rsidRDefault="00EA10A5" w:rsidP="00EA10A5">
      <w:pPr>
        <w:spacing w:before="480"/>
        <w:jc w:val="both"/>
        <w:rPr>
          <w:sz w:val="24"/>
          <w:szCs w:val="24"/>
        </w:rPr>
        <w:sectPr w:rsidR="00EA10A5" w:rsidRPr="00EA10A5" w:rsidSect="00DA6E2F">
          <w:footerReference w:type="default" r:id="rId13"/>
          <w:pgSz w:w="11909" w:h="16834"/>
          <w:pgMar w:top="1418" w:right="1418" w:bottom="1418" w:left="1985" w:header="709" w:footer="709" w:gutter="0"/>
          <w:pgNumType w:fmt="lowerRoman"/>
          <w:cols w:space="60"/>
          <w:noEndnote/>
        </w:sectPr>
      </w:pPr>
      <w:r w:rsidRPr="00126CD7">
        <w:rPr>
          <w:b/>
          <w:sz w:val="24"/>
          <w:szCs w:val="24"/>
        </w:rPr>
        <w:t>Anahtar sözcükler:</w:t>
      </w:r>
      <w:r w:rsidRPr="00126CD7">
        <w:rPr>
          <w:sz w:val="24"/>
          <w:szCs w:val="24"/>
        </w:rPr>
        <w:t xml:space="preserve"> </w:t>
      </w:r>
      <w:proofErr w:type="spellStart"/>
      <w:r>
        <w:rPr>
          <w:sz w:val="24"/>
          <w:szCs w:val="24"/>
        </w:rPr>
        <w:t>Blockccha</w:t>
      </w:r>
      <w:r w:rsidR="0060171D">
        <w:rPr>
          <w:sz w:val="24"/>
          <w:szCs w:val="24"/>
        </w:rPr>
        <w:t>in</w:t>
      </w:r>
      <w:proofErr w:type="spellEnd"/>
    </w:p>
    <w:p w14:paraId="655B5B97" w14:textId="77777777" w:rsidR="00AB0AC1" w:rsidRDefault="00AB0AC1" w:rsidP="00AB0AC1">
      <w:pPr>
        <w:widowControl/>
        <w:autoSpaceDE/>
        <w:autoSpaceDN/>
        <w:adjustRightInd/>
        <w:jc w:val="right"/>
        <w:rPr>
          <w:sz w:val="24"/>
          <w:szCs w:val="24"/>
        </w:rPr>
      </w:pPr>
    </w:p>
    <w:p w14:paraId="2752605D" w14:textId="77777777" w:rsidR="00AB0AC1" w:rsidRPr="00AB0AC1" w:rsidRDefault="00AB0AC1" w:rsidP="00AB0AC1">
      <w:pPr>
        <w:rPr>
          <w:sz w:val="24"/>
          <w:szCs w:val="24"/>
        </w:rPr>
      </w:pPr>
    </w:p>
    <w:p w14:paraId="3B80109D" w14:textId="77777777" w:rsidR="00AB0AC1" w:rsidRPr="00AB0AC1" w:rsidRDefault="00AB0AC1" w:rsidP="00AB0AC1">
      <w:pPr>
        <w:rPr>
          <w:sz w:val="24"/>
          <w:szCs w:val="24"/>
        </w:rPr>
      </w:pPr>
    </w:p>
    <w:p w14:paraId="0DA379D9" w14:textId="77777777" w:rsidR="00AB0AC1" w:rsidRPr="00AB0AC1" w:rsidRDefault="00AB0AC1" w:rsidP="00AB0AC1">
      <w:pPr>
        <w:rPr>
          <w:sz w:val="24"/>
          <w:szCs w:val="24"/>
        </w:rPr>
      </w:pPr>
    </w:p>
    <w:p w14:paraId="5EC13325" w14:textId="77777777" w:rsidR="00AB0AC1" w:rsidRPr="00AB0AC1" w:rsidRDefault="00AB0AC1" w:rsidP="00AB0AC1">
      <w:pPr>
        <w:rPr>
          <w:sz w:val="24"/>
          <w:szCs w:val="24"/>
        </w:rPr>
      </w:pPr>
    </w:p>
    <w:p w14:paraId="03451A1F" w14:textId="26D92BA6" w:rsidR="00024358" w:rsidRPr="00D60419" w:rsidRDefault="00D60419" w:rsidP="00AB0AC1">
      <w:pPr>
        <w:tabs>
          <w:tab w:val="left" w:pos="4980"/>
        </w:tabs>
        <w:rPr>
          <w:b/>
          <w:bCs/>
          <w:sz w:val="24"/>
          <w:szCs w:val="24"/>
        </w:rPr>
      </w:pPr>
      <w:bookmarkStart w:id="8" w:name="_Toc458430439"/>
      <w:bookmarkStart w:id="9" w:name="_Toc461199639"/>
      <w:bookmarkStart w:id="10" w:name="_Toc520892758"/>
      <w:bookmarkStart w:id="11" w:name="_Toc520892844"/>
      <w:r>
        <w:rPr>
          <w:sz w:val="24"/>
          <w:szCs w:val="24"/>
        </w:rPr>
        <w:t xml:space="preserve">                                                 </w:t>
      </w:r>
      <w:r w:rsidR="00EA51AE">
        <w:rPr>
          <w:sz w:val="24"/>
          <w:szCs w:val="24"/>
        </w:rPr>
        <w:t xml:space="preserve">       </w:t>
      </w:r>
      <w:r>
        <w:rPr>
          <w:sz w:val="24"/>
          <w:szCs w:val="24"/>
        </w:rPr>
        <w:t xml:space="preserve">  </w:t>
      </w:r>
      <w:r w:rsidR="00024358" w:rsidRPr="00D60419">
        <w:rPr>
          <w:b/>
          <w:bCs/>
          <w:sz w:val="24"/>
          <w:szCs w:val="24"/>
        </w:rPr>
        <w:t>ABSTRACT</w:t>
      </w:r>
      <w:bookmarkEnd w:id="8"/>
      <w:bookmarkEnd w:id="9"/>
      <w:bookmarkEnd w:id="10"/>
      <w:bookmarkEnd w:id="11"/>
    </w:p>
    <w:p w14:paraId="0D07CCEA" w14:textId="4BCD0656" w:rsidR="00024358" w:rsidRPr="004C0887" w:rsidRDefault="000D0EC8" w:rsidP="00200FF2">
      <w:pPr>
        <w:spacing w:before="120" w:after="120" w:line="360" w:lineRule="auto"/>
        <w:jc w:val="center"/>
        <w:rPr>
          <w:b/>
          <w:sz w:val="24"/>
          <w:szCs w:val="24"/>
          <w:lang w:val="en-US"/>
        </w:rPr>
      </w:pPr>
      <w:r>
        <w:rPr>
          <w:b/>
          <w:sz w:val="24"/>
          <w:szCs w:val="24"/>
          <w:lang w:val="en-US"/>
        </w:rPr>
        <w:t>LOW BLOCKHAİN ASSEMBLY</w:t>
      </w:r>
      <w:r w:rsidR="004E5A14">
        <w:rPr>
          <w:b/>
          <w:sz w:val="24"/>
          <w:szCs w:val="24"/>
          <w:lang w:val="en-US"/>
        </w:rPr>
        <w:t xml:space="preserve"> İNSTALLATION</w:t>
      </w:r>
    </w:p>
    <w:p w14:paraId="4007C778" w14:textId="229BD561" w:rsidR="004E5A14" w:rsidRDefault="004E5A14" w:rsidP="00E96231">
      <w:pPr>
        <w:jc w:val="center"/>
        <w:rPr>
          <w:sz w:val="24"/>
          <w:szCs w:val="24"/>
          <w:lang w:val="en-US"/>
        </w:rPr>
      </w:pPr>
      <w:r>
        <w:rPr>
          <w:sz w:val="24"/>
          <w:szCs w:val="24"/>
          <w:lang w:val="en-US"/>
        </w:rPr>
        <w:t>BATUHAN PEKÖZ</w:t>
      </w:r>
    </w:p>
    <w:p w14:paraId="4F55B311" w14:textId="586A5F65" w:rsidR="00D3569C" w:rsidRPr="004C0887" w:rsidRDefault="00D3569C" w:rsidP="00D3569C">
      <w:pPr>
        <w:jc w:val="center"/>
        <w:rPr>
          <w:sz w:val="24"/>
          <w:szCs w:val="24"/>
          <w:lang w:val="en-US"/>
        </w:rPr>
      </w:pPr>
      <w:r>
        <w:rPr>
          <w:sz w:val="24"/>
          <w:szCs w:val="24"/>
          <w:lang w:val="en-US"/>
        </w:rPr>
        <w:t>AMED SAZAN</w:t>
      </w:r>
    </w:p>
    <w:p w14:paraId="06960B89" w14:textId="47034FCD" w:rsidR="00024358" w:rsidRDefault="000A361C" w:rsidP="00E96231">
      <w:pPr>
        <w:jc w:val="center"/>
        <w:rPr>
          <w:sz w:val="24"/>
          <w:szCs w:val="24"/>
          <w:lang w:val="en-US"/>
        </w:rPr>
      </w:pPr>
      <w:proofErr w:type="spellStart"/>
      <w:r>
        <w:rPr>
          <w:sz w:val="24"/>
          <w:szCs w:val="24"/>
          <w:lang w:val="en-US"/>
        </w:rPr>
        <w:t>Dü</w:t>
      </w:r>
      <w:r w:rsidR="00024358" w:rsidRPr="004C0887">
        <w:rPr>
          <w:sz w:val="24"/>
          <w:szCs w:val="24"/>
          <w:lang w:val="en-US"/>
        </w:rPr>
        <w:t>zce</w:t>
      </w:r>
      <w:proofErr w:type="spellEnd"/>
      <w:r w:rsidR="00024358" w:rsidRPr="004C0887">
        <w:rPr>
          <w:sz w:val="24"/>
          <w:szCs w:val="24"/>
          <w:lang w:val="en-US"/>
        </w:rPr>
        <w:t xml:space="preserve"> University</w:t>
      </w:r>
    </w:p>
    <w:p w14:paraId="6519368D" w14:textId="0A3CE528" w:rsidR="00892F7F" w:rsidRPr="004C0887" w:rsidRDefault="00892F7F" w:rsidP="00E96231">
      <w:pPr>
        <w:jc w:val="center"/>
        <w:rPr>
          <w:sz w:val="24"/>
          <w:szCs w:val="24"/>
          <w:lang w:val="en-US"/>
        </w:rPr>
      </w:pPr>
      <w:r>
        <w:rPr>
          <w:sz w:val="24"/>
          <w:szCs w:val="24"/>
          <w:lang w:val="en-US"/>
        </w:rPr>
        <w:t>Faculty of Technology</w:t>
      </w:r>
    </w:p>
    <w:p w14:paraId="0C87ACAC" w14:textId="2F5759D8" w:rsidR="003A5EE3" w:rsidRPr="00A44838" w:rsidRDefault="00F65A78" w:rsidP="003A5EE3">
      <w:pPr>
        <w:jc w:val="center"/>
        <w:rPr>
          <w:sz w:val="24"/>
          <w:szCs w:val="24"/>
          <w:lang w:val="en-US"/>
        </w:rPr>
      </w:pPr>
      <w:r>
        <w:rPr>
          <w:sz w:val="24"/>
          <w:szCs w:val="24"/>
          <w:lang w:val="en-US"/>
        </w:rPr>
        <w:t>Graduation</w:t>
      </w:r>
      <w:r w:rsidR="00963716" w:rsidRPr="00A44838">
        <w:rPr>
          <w:sz w:val="24"/>
          <w:szCs w:val="24"/>
          <w:lang w:val="en-US"/>
        </w:rPr>
        <w:t xml:space="preserve"> Thesis</w:t>
      </w:r>
    </w:p>
    <w:p w14:paraId="4BF806AB" w14:textId="5A97A9EF" w:rsidR="00024358" w:rsidRPr="004C0887" w:rsidRDefault="00024358" w:rsidP="00E96231">
      <w:pPr>
        <w:jc w:val="center"/>
        <w:rPr>
          <w:sz w:val="24"/>
          <w:szCs w:val="24"/>
          <w:lang w:val="en-US"/>
        </w:rPr>
      </w:pPr>
      <w:r w:rsidRPr="004C0887">
        <w:rPr>
          <w:sz w:val="24"/>
          <w:szCs w:val="24"/>
          <w:lang w:val="en-US"/>
        </w:rPr>
        <w:t xml:space="preserve">Supervisor: Dr. </w:t>
      </w:r>
      <w:r w:rsidR="004E5A14">
        <w:rPr>
          <w:sz w:val="24"/>
          <w:szCs w:val="24"/>
          <w:lang w:val="en-US"/>
        </w:rPr>
        <w:t>Ahmet ALBAYRAK</w:t>
      </w:r>
    </w:p>
    <w:p w14:paraId="0524B334" w14:textId="7BBD6A7E" w:rsidR="00024358" w:rsidRPr="004C0887" w:rsidRDefault="004E5A14" w:rsidP="00E513EC">
      <w:pPr>
        <w:spacing w:after="120"/>
        <w:jc w:val="center"/>
        <w:rPr>
          <w:sz w:val="24"/>
          <w:szCs w:val="24"/>
          <w:lang w:val="en-US"/>
        </w:rPr>
      </w:pPr>
      <w:r>
        <w:rPr>
          <w:sz w:val="24"/>
          <w:szCs w:val="24"/>
          <w:lang w:val="en-US"/>
        </w:rPr>
        <w:t>January</w:t>
      </w:r>
      <w:r w:rsidR="00DC4723">
        <w:rPr>
          <w:sz w:val="24"/>
          <w:szCs w:val="24"/>
          <w:lang w:val="en-US"/>
        </w:rPr>
        <w:t xml:space="preserve"> </w:t>
      </w:r>
      <w:r w:rsidR="00DC6AD2">
        <w:rPr>
          <w:sz w:val="24"/>
          <w:szCs w:val="24"/>
          <w:lang w:val="en-US"/>
        </w:rPr>
        <w:t>20</w:t>
      </w:r>
      <w:r>
        <w:rPr>
          <w:sz w:val="24"/>
          <w:szCs w:val="24"/>
          <w:lang w:val="en-US"/>
        </w:rPr>
        <w:t>22</w:t>
      </w:r>
    </w:p>
    <w:p w14:paraId="3CC2AF41" w14:textId="77777777" w:rsidR="00EA10A5" w:rsidRPr="00EA10A5" w:rsidRDefault="004E5A14" w:rsidP="00EA10A5">
      <w:pPr>
        <w:pStyle w:val="HTMLncedenBiimlendirilmi"/>
        <w:shd w:val="clear" w:color="auto" w:fill="F8F9FA"/>
        <w:spacing w:line="540" w:lineRule="atLeast"/>
        <w:rPr>
          <w:rFonts w:ascii="Times New Roman" w:hAnsi="Times New Roman" w:cs="Times New Roman"/>
          <w:color w:val="202124"/>
          <w:sz w:val="24"/>
          <w:szCs w:val="24"/>
        </w:rPr>
      </w:pPr>
      <w:r>
        <w:rPr>
          <w:sz w:val="24"/>
          <w:szCs w:val="24"/>
          <w:lang w:val="en-US"/>
        </w:rPr>
        <w:t xml:space="preserve"> </w:t>
      </w:r>
      <w:r w:rsidR="00EA10A5" w:rsidRPr="00EA10A5">
        <w:rPr>
          <w:rStyle w:val="y2iqfc"/>
          <w:rFonts w:ascii="Times New Roman" w:hAnsi="Times New Roman" w:cs="Times New Roman"/>
          <w:color w:val="202124"/>
          <w:sz w:val="24"/>
          <w:szCs w:val="24"/>
          <w:lang w:val="en"/>
        </w:rPr>
        <w:t xml:space="preserve">Although Blockchain is an infrastructure that emerged for the first time in 2009, it took the first months of 2014 to be discovered and researched by the financial world. It is said that there is a new and exciting technology in the economic and business models reached today. It has very small development potential, such as markets in the financial sector, procurement processes, public sector. Blockchain technology is attracting many industries and appearances due to its fully automated, transparency, minimal </w:t>
      </w:r>
      <w:proofErr w:type="gramStart"/>
      <w:r w:rsidR="00EA10A5" w:rsidRPr="00EA10A5">
        <w:rPr>
          <w:rStyle w:val="y2iqfc"/>
          <w:rFonts w:ascii="Times New Roman" w:hAnsi="Times New Roman" w:cs="Times New Roman"/>
          <w:color w:val="202124"/>
          <w:sz w:val="24"/>
          <w:szCs w:val="24"/>
          <w:lang w:val="en"/>
        </w:rPr>
        <w:t>toolkit</w:t>
      </w:r>
      <w:proofErr w:type="gramEnd"/>
      <w:r w:rsidR="00EA10A5" w:rsidRPr="00EA10A5">
        <w:rPr>
          <w:rStyle w:val="y2iqfc"/>
          <w:rFonts w:ascii="Times New Roman" w:hAnsi="Times New Roman" w:cs="Times New Roman"/>
          <w:color w:val="202124"/>
          <w:sz w:val="24"/>
          <w:szCs w:val="24"/>
          <w:lang w:val="en"/>
        </w:rPr>
        <w:t xml:space="preserve"> and security. This product is a low and low blockchain installation production, in which region benefits of blockchain technology.</w:t>
      </w:r>
    </w:p>
    <w:p w14:paraId="2B6916A0" w14:textId="13CA1AF2" w:rsidR="00955DDD" w:rsidRPr="004C0887" w:rsidRDefault="00955DDD" w:rsidP="00955DDD">
      <w:pPr>
        <w:jc w:val="both"/>
        <w:rPr>
          <w:sz w:val="24"/>
          <w:szCs w:val="24"/>
          <w:lang w:val="en-US"/>
        </w:rPr>
      </w:pPr>
    </w:p>
    <w:p w14:paraId="5526BC12" w14:textId="73AD44AA" w:rsidR="00024358" w:rsidRPr="00126CD7" w:rsidRDefault="00024358" w:rsidP="00892F7F">
      <w:pPr>
        <w:spacing w:before="480"/>
        <w:rPr>
          <w:sz w:val="24"/>
          <w:szCs w:val="24"/>
        </w:rPr>
      </w:pPr>
      <w:r w:rsidRPr="004C0887">
        <w:rPr>
          <w:b/>
          <w:sz w:val="24"/>
          <w:szCs w:val="24"/>
          <w:lang w:val="en-US"/>
        </w:rPr>
        <w:t>Keywords:</w:t>
      </w:r>
      <w:r w:rsidR="00A64492" w:rsidRPr="004C0887">
        <w:rPr>
          <w:sz w:val="24"/>
          <w:szCs w:val="24"/>
          <w:lang w:val="en-US"/>
        </w:rPr>
        <w:t xml:space="preserve"> </w:t>
      </w:r>
      <w:r w:rsidR="00EF4650">
        <w:rPr>
          <w:sz w:val="24"/>
          <w:szCs w:val="24"/>
          <w:lang w:val="en-US"/>
        </w:rPr>
        <w:t>Blockchain, Ethereum</w:t>
      </w:r>
    </w:p>
    <w:p w14:paraId="4A09E903" w14:textId="77777777" w:rsidR="00126CD7" w:rsidRPr="00126CD7" w:rsidRDefault="00126CD7" w:rsidP="00024358">
      <w:pPr>
        <w:rPr>
          <w:sz w:val="24"/>
          <w:szCs w:val="24"/>
        </w:rPr>
        <w:sectPr w:rsidR="00126CD7" w:rsidRPr="00126CD7" w:rsidSect="00A95F97">
          <w:footerReference w:type="default" r:id="rId14"/>
          <w:pgSz w:w="11909" w:h="16834"/>
          <w:pgMar w:top="1418" w:right="1418" w:bottom="1418" w:left="1985" w:header="709" w:footer="709" w:gutter="0"/>
          <w:pgNumType w:fmt="lowerRoman"/>
          <w:cols w:space="60"/>
          <w:noEndnote/>
          <w:docGrid w:linePitch="272"/>
        </w:sectPr>
      </w:pPr>
    </w:p>
    <w:p w14:paraId="793CF632" w14:textId="7B651768" w:rsidR="00024358" w:rsidRDefault="00024358" w:rsidP="00E727C5">
      <w:pPr>
        <w:rPr>
          <w:sz w:val="2"/>
          <w:szCs w:val="2"/>
        </w:rPr>
      </w:pPr>
    </w:p>
    <w:p w14:paraId="703FFBC5" w14:textId="77777777" w:rsidR="00EA10A5" w:rsidRPr="00126CD7" w:rsidRDefault="00EA10A5" w:rsidP="00E727C5">
      <w:pPr>
        <w:rPr>
          <w:sz w:val="2"/>
          <w:szCs w:val="2"/>
        </w:rPr>
      </w:pPr>
    </w:p>
    <w:p w14:paraId="32BDE1C3" w14:textId="77777777" w:rsidR="000534AC" w:rsidRPr="00126CD7" w:rsidRDefault="000534AC" w:rsidP="00BD4DF4">
      <w:pPr>
        <w:jc w:val="both"/>
        <w:rPr>
          <w:color w:val="000000"/>
          <w:sz w:val="2"/>
          <w:szCs w:val="2"/>
          <w:lang w:val="es-AR"/>
        </w:rPr>
      </w:pPr>
    </w:p>
    <w:p w14:paraId="5B90ADDA" w14:textId="358F8EDD" w:rsidR="00574940" w:rsidRDefault="00574940" w:rsidP="00EF4549">
      <w:pPr>
        <w:pStyle w:val="Balk1"/>
      </w:pPr>
      <w:bookmarkStart w:id="12" w:name="_Toc458430441"/>
      <w:bookmarkStart w:id="13" w:name="_Toc461199641"/>
      <w:bookmarkStart w:id="14" w:name="_Toc520892760"/>
      <w:bookmarkStart w:id="15" w:name="_Toc520892846"/>
      <w:bookmarkStart w:id="16" w:name="_Toc92382216"/>
      <w:bookmarkStart w:id="17" w:name="_Toc92473369"/>
      <w:r w:rsidRPr="001635CA">
        <w:t>GİRİŞ</w:t>
      </w:r>
      <w:bookmarkEnd w:id="12"/>
      <w:bookmarkEnd w:id="13"/>
      <w:bookmarkEnd w:id="14"/>
      <w:bookmarkEnd w:id="15"/>
      <w:bookmarkEnd w:id="16"/>
      <w:bookmarkEnd w:id="17"/>
    </w:p>
    <w:p w14:paraId="5F68958A" w14:textId="1A41A06F" w:rsidR="00AF2564" w:rsidRPr="00AF2564" w:rsidRDefault="00AF2564" w:rsidP="00AF2564">
      <w:pPr>
        <w:pStyle w:val="PARAGRAFMETN"/>
        <w:rPr>
          <w:lang w:eastAsia="x-none"/>
        </w:rPr>
      </w:pPr>
      <w:r>
        <w:t>Her alanda yaşanan tüm gelişmeler ve ilerlemeler, ihtiyaçları karşılamak için gerçekleşmektedir. Bugün teknolojide yaşanan gelişmelerin tamamı, insanların ya da diğer varlıkların ihtiyaçlarını karşılamaya yöneliktir</w:t>
      </w:r>
      <w:r w:rsidR="00EA2F85">
        <w:t>. Herhangi bir denetleme birimi ya da aracı olmaksızın birbirini tanımayan iki kişi arasında değer alışverişi yapılmasını sağlamak amacıyla devam eden araştırmalar esnasında daha önce bilinmeyen bir yöntem bulunmuştur. Ödeme sistemi geliştirmek için ortaya çıkan bu yöntem iş dünyasında başka alanlarda da kullanılarak yepyeni iş yapma şekilleri ortaya çıkarmaktadır.</w:t>
      </w:r>
      <w:r w:rsidR="00EA2F85" w:rsidRPr="00EA2F85">
        <w:t xml:space="preserve"> </w:t>
      </w:r>
      <w:r w:rsidR="00EA2F85">
        <w:t xml:space="preserve">Blockchain adındaki bu yenilikçi teknoloji ilk defa </w:t>
      </w:r>
      <w:proofErr w:type="spellStart"/>
      <w:r w:rsidR="00EA2F85">
        <w:t>Bitcoin</w:t>
      </w:r>
      <w:proofErr w:type="spellEnd"/>
      <w:r w:rsidR="00EA2F85">
        <w:t xml:space="preserve"> ile kullanılmıştır. Blockchain, ilk defa </w:t>
      </w:r>
      <w:proofErr w:type="spellStart"/>
      <w:r w:rsidR="00EA2F85">
        <w:t>Bitcoin</w:t>
      </w:r>
      <w:proofErr w:type="spellEnd"/>
      <w:r w:rsidR="00EA2F85">
        <w:t xml:space="preserve"> terimi ile ortaya çıkmıştır.</w:t>
      </w:r>
      <w:r w:rsidR="00EA2F85" w:rsidRPr="00EA2F85">
        <w:t xml:space="preserve"> </w:t>
      </w:r>
      <w:r w:rsidR="00EA2F85">
        <w:t>Blockchain teknolojisinin çok farklı sektörlerdeki iş yapma şekillerini yeniden yapılandıracağı ve iş yapma şekillerine hem şeffaflık hem de hız kazandıracağı ile ilgili çeşitli öngörüler mevcut olup bu konularla ilgili çalışmalar yapılmaktadır.</w:t>
      </w:r>
    </w:p>
    <w:p w14:paraId="3AD74F9B" w14:textId="77777777" w:rsidR="00625A01" w:rsidRDefault="00625A01" w:rsidP="00F44D1D">
      <w:pPr>
        <w:pStyle w:val="PARAGRAFMETN"/>
      </w:pPr>
    </w:p>
    <w:p w14:paraId="349C377C" w14:textId="27719E79" w:rsidR="00933C52" w:rsidRDefault="00933C52" w:rsidP="00EA10A5">
      <w:pPr>
        <w:pStyle w:val="PARAGRAFMETN"/>
        <w:ind w:left="-72"/>
      </w:pPr>
    </w:p>
    <w:p w14:paraId="78F27748" w14:textId="2665E3D2" w:rsidR="00A508E6" w:rsidRDefault="00A508E6" w:rsidP="00A508E6">
      <w:pPr>
        <w:pStyle w:val="PARAGRAFMETN"/>
      </w:pPr>
    </w:p>
    <w:p w14:paraId="2DE1A6F6" w14:textId="44CF03A2" w:rsidR="00893C6F" w:rsidRDefault="00893C6F" w:rsidP="00A508E6">
      <w:pPr>
        <w:pStyle w:val="PARAGRAFMETN"/>
      </w:pPr>
    </w:p>
    <w:p w14:paraId="54CB36A4" w14:textId="465E3738" w:rsidR="00893C6F" w:rsidRDefault="00893C6F" w:rsidP="00A508E6">
      <w:pPr>
        <w:pStyle w:val="PARAGRAFMETN"/>
      </w:pPr>
    </w:p>
    <w:p w14:paraId="27793630" w14:textId="2208897C" w:rsidR="00893C6F" w:rsidRDefault="00893C6F" w:rsidP="00A508E6">
      <w:pPr>
        <w:pStyle w:val="PARAGRAFMETN"/>
      </w:pPr>
    </w:p>
    <w:p w14:paraId="3C8F202E" w14:textId="6A3531B4" w:rsidR="00893C6F" w:rsidRDefault="00893C6F" w:rsidP="00A508E6">
      <w:pPr>
        <w:pStyle w:val="PARAGRAFMETN"/>
      </w:pPr>
    </w:p>
    <w:p w14:paraId="15C0BE0E" w14:textId="35642574" w:rsidR="00893C6F" w:rsidRDefault="00893C6F" w:rsidP="00A508E6">
      <w:pPr>
        <w:pStyle w:val="PARAGRAFMETN"/>
      </w:pPr>
    </w:p>
    <w:p w14:paraId="5DFDB0B9" w14:textId="570E5EA4" w:rsidR="00893C6F" w:rsidRDefault="00893C6F" w:rsidP="00A508E6">
      <w:pPr>
        <w:pStyle w:val="PARAGRAFMETN"/>
      </w:pPr>
    </w:p>
    <w:p w14:paraId="5D519510" w14:textId="77777777" w:rsidR="00893C6F" w:rsidRPr="00126CD7" w:rsidRDefault="00893C6F" w:rsidP="00A508E6">
      <w:pPr>
        <w:pStyle w:val="PARAGRAFMETN"/>
      </w:pPr>
    </w:p>
    <w:p w14:paraId="60E5FBE2" w14:textId="76F548F5" w:rsidR="00401D68" w:rsidRDefault="001468BC" w:rsidP="0045109C">
      <w:pPr>
        <w:pStyle w:val="Balk1"/>
        <w:numPr>
          <w:ilvl w:val="0"/>
          <w:numId w:val="0"/>
        </w:numPr>
        <w:jc w:val="left"/>
      </w:pPr>
      <w:bookmarkStart w:id="18" w:name="_Toc92473370"/>
      <w:bookmarkStart w:id="19" w:name="_Toc458430449"/>
      <w:bookmarkStart w:id="20" w:name="_Toc461199649"/>
      <w:bookmarkStart w:id="21" w:name="_Toc520892767"/>
      <w:bookmarkStart w:id="22" w:name="_Toc520892853"/>
      <w:bookmarkStart w:id="23" w:name="_Toc19270935"/>
      <w:r>
        <w:lastRenderedPageBreak/>
        <w:t>2.</w:t>
      </w:r>
      <w:r w:rsidR="00401D68">
        <w:t>BLOCKHAİN</w:t>
      </w:r>
      <w:bookmarkEnd w:id="18"/>
    </w:p>
    <w:p w14:paraId="71FCF938" w14:textId="5F672E78" w:rsidR="00401D68" w:rsidRDefault="00401D68" w:rsidP="001468BC">
      <w:pPr>
        <w:pStyle w:val="PARAGRAFMETN"/>
      </w:pPr>
      <w:r w:rsidRPr="00097671">
        <w:rPr>
          <w:rFonts w:ascii="Verdana" w:hAnsi="Verdana"/>
          <w:color w:val="222222"/>
          <w:sz w:val="23"/>
          <w:szCs w:val="23"/>
          <w:shd w:val="clear" w:color="auto" w:fill="FFFFFF"/>
        </w:rPr>
        <w:t xml:space="preserve"> </w:t>
      </w:r>
      <w:r w:rsidRPr="00097671">
        <w:rPr>
          <w:color w:val="222222"/>
          <w:shd w:val="clear" w:color="auto" w:fill="FFFFFF"/>
        </w:rPr>
        <w:t>Blockchain: Ekim 2008’de tanıtılan bir eşler arası ağdır.</w:t>
      </w:r>
      <w:r w:rsidRPr="00DE6C36">
        <w:t xml:space="preserve"> </w:t>
      </w:r>
      <w:r>
        <w:t xml:space="preserve">Eşten </w:t>
      </w:r>
      <w:r w:rsidR="004F03C5">
        <w:t>eşe; iki</w:t>
      </w:r>
      <w:r>
        <w:t xml:space="preserve"> veya daha fazla istemci arasında verinin paylaşımı ve dağıtımı için kullanılan iletişim protokolü </w:t>
      </w:r>
      <w:r w:rsidR="004F03C5">
        <w:t>demektir. Buradaki</w:t>
      </w:r>
      <w:r>
        <w:t xml:space="preserve"> kullanılan eş </w:t>
      </w:r>
      <w:r w:rsidR="004F03C5">
        <w:t>kavramı ağdaki</w:t>
      </w:r>
      <w:r>
        <w:t xml:space="preserve"> bir bilgisayarı temsil </w:t>
      </w:r>
      <w:r w:rsidR="004F03C5">
        <w:t>etmektedir. Bir</w:t>
      </w:r>
      <w:r>
        <w:t xml:space="preserve"> eş kullanıcı hata verirse sadece o kullanıcının bağlantısı kaybolur ama ağ çalışmaya devam eder.</w:t>
      </w:r>
      <w:r w:rsidRPr="00C3087F">
        <w:t xml:space="preserve"> </w:t>
      </w:r>
      <w:r>
        <w:t xml:space="preserve">Bu nedenle tek bir noktaya bağlı olmaması açısından </w:t>
      </w:r>
      <w:r w:rsidR="004F03C5">
        <w:t>güçlüdür.</w:t>
      </w:r>
    </w:p>
    <w:p w14:paraId="10F1DDAC" w14:textId="5930142F" w:rsidR="00401D68" w:rsidRDefault="00401D68" w:rsidP="001468BC">
      <w:pPr>
        <w:pStyle w:val="PARAGRAFMETN"/>
      </w:pPr>
      <w:r>
        <w:t xml:space="preserve">   </w:t>
      </w:r>
      <w:r w:rsidRPr="00097671">
        <w:rPr>
          <w:color w:val="222222"/>
          <w:shd w:val="clear" w:color="auto" w:fill="FFFFFF"/>
        </w:rPr>
        <w:t xml:space="preserve">Bir sanal para sistemi olarak tanınan </w:t>
      </w:r>
      <w:proofErr w:type="spellStart"/>
      <w:r w:rsidRPr="00097671">
        <w:rPr>
          <w:color w:val="222222"/>
          <w:shd w:val="clear" w:color="auto" w:fill="FFFFFF"/>
        </w:rPr>
        <w:t>Bitcoin</w:t>
      </w:r>
      <w:proofErr w:type="spellEnd"/>
      <w:r w:rsidRPr="00097671">
        <w:rPr>
          <w:color w:val="222222"/>
          <w:shd w:val="clear" w:color="auto" w:fill="FFFFFF"/>
        </w:rPr>
        <w:t xml:space="preserve"> uygulaması tamamen Blockchain teknolojisinin ürünüdür. Blockchain teknolojisi, kısaca, güvenmediğiniz kişilerle veri paylaşmanın güvenli bir yolu diyebiliriz</w:t>
      </w:r>
      <w:r>
        <w:rPr>
          <w:rFonts w:ascii="Verdana" w:hAnsi="Verdana"/>
          <w:color w:val="222222"/>
          <w:sz w:val="23"/>
          <w:szCs w:val="23"/>
          <w:shd w:val="clear" w:color="auto" w:fill="FFFFFF"/>
        </w:rPr>
        <w:t>.</w:t>
      </w:r>
      <w:r w:rsidRPr="00097671">
        <w:t xml:space="preserve"> </w:t>
      </w:r>
      <w:r>
        <w:t>Blockchain, dağıtık defter teknolojisi olarak bilinen yapısı ile son yıllarda çok dikkat çeken bir teknoloji haline gelmiştir.</w:t>
      </w:r>
      <w:r w:rsidRPr="00DE6C36">
        <w:t xml:space="preserve"> </w:t>
      </w:r>
      <w:r>
        <w:t xml:space="preserve">Bu terim ilk kez </w:t>
      </w:r>
      <w:proofErr w:type="spellStart"/>
      <w:r>
        <w:t>Satoshi</w:t>
      </w:r>
      <w:proofErr w:type="spellEnd"/>
      <w:r>
        <w:t xml:space="preserve"> </w:t>
      </w:r>
      <w:proofErr w:type="spellStart"/>
      <w:r>
        <w:t>Nakamoto</w:t>
      </w:r>
      <w:proofErr w:type="spellEnd"/>
      <w:r>
        <w:t xml:space="preserve"> takma isimli kişi veya kişilerin Ekim 2008'de yayınladığı "</w:t>
      </w:r>
      <w:proofErr w:type="spellStart"/>
      <w:r>
        <w:t>Bitcoin</w:t>
      </w:r>
      <w:proofErr w:type="spellEnd"/>
      <w:r>
        <w:t>: Eşten Eşe Elektronik Ödeme Sistemi" makalesiyle ortaya çıkmıştır.</w:t>
      </w:r>
      <w:r w:rsidRPr="00DE6C36">
        <w:t xml:space="preserve"> </w:t>
      </w:r>
      <w:r>
        <w:t xml:space="preserve">Kripto para birimleri için belkemiği işlevi gören Blockchain teknolojisi, yalnızca </w:t>
      </w:r>
      <w:proofErr w:type="spellStart"/>
      <w:r>
        <w:t>Bitcoin</w:t>
      </w:r>
      <w:proofErr w:type="spellEnd"/>
      <w:r>
        <w:t xml:space="preserve"> ve benzeri para birimleriyle işlem gerçekleştirilmesini sağlayan bir platform </w:t>
      </w:r>
      <w:r w:rsidR="004F03C5">
        <w:t>değildir. Bugün</w:t>
      </w:r>
      <w:r>
        <w:t xml:space="preserve">, </w:t>
      </w:r>
      <w:r w:rsidR="004F03C5">
        <w:t>Blockchain ‘in</w:t>
      </w:r>
      <w:r>
        <w:t xml:space="preserve"> sosyal ve ekonomik sistemlerin temellerini dönüştürme potansiyeline sahip yıkıcı bir teknoloji olarak öne çıktığı kavramsal olarak kabul edilmektedir.</w:t>
      </w:r>
    </w:p>
    <w:p w14:paraId="45485541" w14:textId="77777777" w:rsidR="000D03B6" w:rsidRDefault="000D03B6" w:rsidP="001468BC">
      <w:pPr>
        <w:pStyle w:val="PARAGRAFMETN"/>
      </w:pPr>
    </w:p>
    <w:p w14:paraId="02BEFD89" w14:textId="77777777" w:rsidR="000D03B6" w:rsidRDefault="000D03B6" w:rsidP="001468BC">
      <w:pPr>
        <w:pStyle w:val="PARAGRAFMETN"/>
      </w:pPr>
    </w:p>
    <w:p w14:paraId="4EF66116" w14:textId="77777777" w:rsidR="000D03B6" w:rsidRDefault="000D03B6" w:rsidP="001468BC">
      <w:pPr>
        <w:pStyle w:val="PARAGRAFMETN"/>
      </w:pPr>
    </w:p>
    <w:p w14:paraId="184FA5CC" w14:textId="77777777" w:rsidR="000D03B6" w:rsidRDefault="000D03B6" w:rsidP="001468BC">
      <w:pPr>
        <w:pStyle w:val="PARAGRAFMETN"/>
      </w:pPr>
    </w:p>
    <w:p w14:paraId="65CBDAA5" w14:textId="77777777" w:rsidR="000D03B6" w:rsidRDefault="000D03B6" w:rsidP="001468BC">
      <w:pPr>
        <w:pStyle w:val="PARAGRAFMETN"/>
      </w:pPr>
    </w:p>
    <w:p w14:paraId="1F3314DD" w14:textId="77777777" w:rsidR="000D03B6" w:rsidRDefault="000D03B6" w:rsidP="001468BC">
      <w:pPr>
        <w:pStyle w:val="PARAGRAFMETN"/>
      </w:pPr>
    </w:p>
    <w:p w14:paraId="6C4002A4" w14:textId="77777777" w:rsidR="000D03B6" w:rsidRDefault="000D03B6" w:rsidP="001468BC">
      <w:pPr>
        <w:pStyle w:val="PARAGRAFMETN"/>
      </w:pPr>
    </w:p>
    <w:p w14:paraId="499E008F" w14:textId="77777777" w:rsidR="000D03B6" w:rsidRDefault="000D03B6" w:rsidP="001468BC">
      <w:pPr>
        <w:pStyle w:val="PARAGRAFMETN"/>
      </w:pPr>
    </w:p>
    <w:p w14:paraId="7F1D2EBA" w14:textId="77777777" w:rsidR="000D03B6" w:rsidRDefault="000D03B6" w:rsidP="001468BC">
      <w:pPr>
        <w:pStyle w:val="PARAGRAFMETN"/>
      </w:pPr>
    </w:p>
    <w:p w14:paraId="3233BEC0" w14:textId="77777777" w:rsidR="000D03B6" w:rsidRDefault="000D03B6" w:rsidP="001468BC">
      <w:pPr>
        <w:pStyle w:val="PARAGRAFMETN"/>
      </w:pPr>
    </w:p>
    <w:p w14:paraId="5EF0382B" w14:textId="77777777" w:rsidR="00893C6F" w:rsidRDefault="00893C6F" w:rsidP="001468BC">
      <w:pPr>
        <w:pStyle w:val="PARAGRAFMETN"/>
      </w:pPr>
    </w:p>
    <w:p w14:paraId="7EF0E117" w14:textId="77777777" w:rsidR="00893C6F" w:rsidRDefault="00893C6F" w:rsidP="001468BC">
      <w:pPr>
        <w:pStyle w:val="PARAGRAFMETN"/>
      </w:pPr>
    </w:p>
    <w:p w14:paraId="72AAB706" w14:textId="40A7C301" w:rsidR="000D03B6" w:rsidRDefault="000D03B6" w:rsidP="001468BC">
      <w:pPr>
        <w:pStyle w:val="PARAGRAFMETN"/>
      </w:pPr>
      <w:proofErr w:type="spellStart"/>
      <w:r>
        <w:lastRenderedPageBreak/>
        <w:t>Blockchainin</w:t>
      </w:r>
      <w:proofErr w:type="spellEnd"/>
      <w:r>
        <w:t xml:space="preserve"> çalışma çalışma biçimi aşağıdaki tabloda verilmiştir.</w:t>
      </w:r>
    </w:p>
    <w:p w14:paraId="287E6579" w14:textId="00E254CF" w:rsidR="000D03B6" w:rsidRDefault="000D03B6" w:rsidP="001468BC">
      <w:pPr>
        <w:pStyle w:val="PARAGRAFMETN"/>
      </w:pPr>
      <w:r>
        <w:rPr>
          <w:noProof/>
        </w:rPr>
        <w:drawing>
          <wp:inline distT="0" distB="0" distL="0" distR="0" wp14:anchorId="05DC3DE1" wp14:editId="773ACCC6">
            <wp:extent cx="7018020" cy="4349546"/>
            <wp:effectExtent l="0" t="0" r="0" b="0"/>
            <wp:docPr id="7" name="Resi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esim 7"/>
                    <pic:cNvPicPr/>
                  </pic:nvPicPr>
                  <pic:blipFill>
                    <a:blip r:embed="rId15">
                      <a:extLst>
                        <a:ext uri="{28A0092B-C50C-407E-A947-70E740481C1C}">
                          <a14:useLocalDpi xmlns:a14="http://schemas.microsoft.com/office/drawing/2010/main" val="0"/>
                        </a:ext>
                      </a:extLst>
                    </a:blip>
                    <a:stretch>
                      <a:fillRect/>
                    </a:stretch>
                  </pic:blipFill>
                  <pic:spPr>
                    <a:xfrm>
                      <a:off x="0" y="0"/>
                      <a:ext cx="7093533" cy="4396347"/>
                    </a:xfrm>
                    <a:prstGeom prst="rect">
                      <a:avLst/>
                    </a:prstGeom>
                  </pic:spPr>
                </pic:pic>
              </a:graphicData>
            </a:graphic>
          </wp:inline>
        </w:drawing>
      </w:r>
    </w:p>
    <w:p w14:paraId="651A1D21" w14:textId="2E244E27" w:rsidR="000D03B6" w:rsidRDefault="000D03B6" w:rsidP="001468BC">
      <w:pPr>
        <w:pStyle w:val="PARAGRAFMETN"/>
        <w:rPr>
          <w:lang w:eastAsia="x-none"/>
        </w:rPr>
      </w:pPr>
    </w:p>
    <w:p w14:paraId="41D708AE" w14:textId="1F1727D5" w:rsidR="000D03B6" w:rsidRDefault="00B26F74" w:rsidP="001468BC">
      <w:pPr>
        <w:pStyle w:val="PARAGRAFMETN"/>
      </w:pPr>
      <w:r>
        <w:rPr>
          <w:lang w:eastAsia="x-none"/>
        </w:rPr>
        <w:t>Blockchain teknolojisi şekilde görüldüğü gibi sınırlı veya</w:t>
      </w:r>
      <w:r>
        <w:t xml:space="preserve"> belirlenmemiş sayıdaki eşten eşe ağındaki birçok katılımcının yeni işlemleri girişi, yeni işlem bloklarını doğrulaması ve bunların işlem bloklarını zincire eklemesi şeklinde çalışmaktadır.</w:t>
      </w:r>
    </w:p>
    <w:p w14:paraId="565FDC5C" w14:textId="77777777" w:rsidR="00893C6F" w:rsidRDefault="00893C6F" w:rsidP="001468BC">
      <w:pPr>
        <w:pStyle w:val="PARAGRAFMETN"/>
        <w:rPr>
          <w:lang w:eastAsia="x-none"/>
        </w:rPr>
      </w:pPr>
    </w:p>
    <w:p w14:paraId="55051502" w14:textId="3F03D640" w:rsidR="000D03B6" w:rsidRDefault="000D03B6" w:rsidP="001468BC">
      <w:pPr>
        <w:pStyle w:val="PARAGRAFMETN"/>
        <w:rPr>
          <w:lang w:eastAsia="x-none"/>
        </w:rPr>
      </w:pPr>
    </w:p>
    <w:p w14:paraId="113F3E01" w14:textId="423A5D4B" w:rsidR="000D03B6" w:rsidRDefault="000D03B6" w:rsidP="001468BC">
      <w:pPr>
        <w:pStyle w:val="PARAGRAFMETN"/>
        <w:rPr>
          <w:lang w:eastAsia="x-none"/>
        </w:rPr>
      </w:pPr>
    </w:p>
    <w:p w14:paraId="5419D12C" w14:textId="7D7A7765" w:rsidR="000D03B6" w:rsidRDefault="000D03B6" w:rsidP="001468BC">
      <w:pPr>
        <w:pStyle w:val="PARAGRAFMETN"/>
        <w:rPr>
          <w:lang w:eastAsia="x-none"/>
        </w:rPr>
      </w:pPr>
    </w:p>
    <w:p w14:paraId="5E436BE7" w14:textId="5B8F73D4" w:rsidR="000D03B6" w:rsidRDefault="000D03B6" w:rsidP="001468BC">
      <w:pPr>
        <w:pStyle w:val="PARAGRAFMETN"/>
        <w:rPr>
          <w:lang w:eastAsia="x-none"/>
        </w:rPr>
      </w:pPr>
    </w:p>
    <w:p w14:paraId="295B6FF9" w14:textId="33E362C6" w:rsidR="000D03B6" w:rsidRDefault="000D03B6" w:rsidP="001468BC">
      <w:pPr>
        <w:pStyle w:val="PARAGRAFMETN"/>
        <w:rPr>
          <w:lang w:eastAsia="x-none"/>
        </w:rPr>
      </w:pPr>
    </w:p>
    <w:p w14:paraId="35510C10" w14:textId="01489C41" w:rsidR="000D03B6" w:rsidRDefault="000D03B6" w:rsidP="001468BC">
      <w:pPr>
        <w:pStyle w:val="PARAGRAFMETN"/>
        <w:rPr>
          <w:lang w:eastAsia="x-none"/>
        </w:rPr>
      </w:pPr>
    </w:p>
    <w:p w14:paraId="3E63B828" w14:textId="77777777" w:rsidR="000D03B6" w:rsidRPr="00FE2AAE" w:rsidRDefault="000D03B6" w:rsidP="001468BC">
      <w:pPr>
        <w:pStyle w:val="PARAGRAFMETN"/>
        <w:rPr>
          <w:lang w:eastAsia="x-none"/>
        </w:rPr>
      </w:pPr>
    </w:p>
    <w:p w14:paraId="23DA1097" w14:textId="77777777" w:rsidR="00F0139F" w:rsidRDefault="00F0139F" w:rsidP="00F0139F">
      <w:pPr>
        <w:pStyle w:val="Balk2"/>
        <w:numPr>
          <w:ilvl w:val="0"/>
          <w:numId w:val="0"/>
        </w:numPr>
      </w:pPr>
      <w:bookmarkStart w:id="24" w:name="_Toc92473371"/>
      <w:bookmarkEnd w:id="19"/>
      <w:bookmarkEnd w:id="20"/>
      <w:bookmarkEnd w:id="21"/>
      <w:bookmarkEnd w:id="22"/>
      <w:bookmarkEnd w:id="23"/>
      <w:r>
        <w:lastRenderedPageBreak/>
        <w:t>2.1 Dünyada Blockchain</w:t>
      </w:r>
      <w:bookmarkEnd w:id="24"/>
    </w:p>
    <w:p w14:paraId="774DE074" w14:textId="77777777" w:rsidR="00423A74" w:rsidRDefault="00423A74" w:rsidP="005340C4">
      <w:pPr>
        <w:pStyle w:val="PARAGRAFMETN"/>
        <w:rPr>
          <w:lang w:eastAsia="x-none"/>
        </w:rPr>
      </w:pPr>
    </w:p>
    <w:p w14:paraId="4EECC36C" w14:textId="7FAE995B" w:rsidR="005340C4" w:rsidRPr="005340C4" w:rsidRDefault="005340C4" w:rsidP="005340C4">
      <w:pPr>
        <w:pStyle w:val="PARAGRAFMETN"/>
        <w:rPr>
          <w:lang w:eastAsia="x-none"/>
        </w:rPr>
      </w:pPr>
      <w:r>
        <w:rPr>
          <w:noProof/>
          <w:lang w:eastAsia="x-none"/>
        </w:rPr>
        <w:drawing>
          <wp:inline distT="0" distB="0" distL="0" distR="0" wp14:anchorId="51BA02C4" wp14:editId="624D1429">
            <wp:extent cx="6717374" cy="3568348"/>
            <wp:effectExtent l="0" t="0" r="7620" b="0"/>
            <wp:docPr id="6" name="Resim 6" descr="tablo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Resim 6" descr="tablo içeren bir resim&#10;&#10;Açıklama otomatik olarak oluşturuldu"/>
                    <pic:cNvPicPr/>
                  </pic:nvPicPr>
                  <pic:blipFill>
                    <a:blip r:embed="rId16">
                      <a:extLst>
                        <a:ext uri="{28A0092B-C50C-407E-A947-70E740481C1C}">
                          <a14:useLocalDpi xmlns:a14="http://schemas.microsoft.com/office/drawing/2010/main" val="0"/>
                        </a:ext>
                      </a:extLst>
                    </a:blip>
                    <a:stretch>
                      <a:fillRect/>
                    </a:stretch>
                  </pic:blipFill>
                  <pic:spPr>
                    <a:xfrm>
                      <a:off x="0" y="0"/>
                      <a:ext cx="6746080" cy="3583597"/>
                    </a:xfrm>
                    <a:prstGeom prst="rect">
                      <a:avLst/>
                    </a:prstGeom>
                  </pic:spPr>
                </pic:pic>
              </a:graphicData>
            </a:graphic>
          </wp:inline>
        </w:drawing>
      </w:r>
    </w:p>
    <w:p w14:paraId="0503BE97" w14:textId="111649CD" w:rsidR="00B26F74" w:rsidRDefault="00423A74" w:rsidP="005340C4">
      <w:pPr>
        <w:pStyle w:val="PARAGRAFMETN"/>
      </w:pPr>
      <w:r w:rsidRPr="00D37AF8">
        <w:rPr>
          <w:b/>
          <w:bCs/>
        </w:rPr>
        <w:t xml:space="preserve">    Tablo1</w:t>
      </w:r>
      <w:r w:rsidRPr="00D37AF8">
        <w:rPr>
          <w:sz w:val="20"/>
          <w:szCs w:val="20"/>
        </w:rPr>
        <w:t xml:space="preserve">: Ülkelerin ve Uluslararası Federasyonların </w:t>
      </w:r>
      <w:proofErr w:type="spellStart"/>
      <w:r w:rsidRPr="00D37AF8">
        <w:rPr>
          <w:sz w:val="20"/>
          <w:szCs w:val="20"/>
        </w:rPr>
        <w:t>Bitcoin</w:t>
      </w:r>
      <w:proofErr w:type="spellEnd"/>
      <w:r w:rsidRPr="00D37AF8">
        <w:rPr>
          <w:sz w:val="20"/>
          <w:szCs w:val="20"/>
        </w:rPr>
        <w:t xml:space="preserve"> ve</w:t>
      </w:r>
      <w:r w:rsidR="00D37AF8" w:rsidRPr="00D37AF8">
        <w:rPr>
          <w:sz w:val="20"/>
          <w:szCs w:val="20"/>
        </w:rPr>
        <w:t xml:space="preserve"> </w:t>
      </w:r>
      <w:r w:rsidRPr="00D37AF8">
        <w:rPr>
          <w:sz w:val="20"/>
          <w:szCs w:val="20"/>
        </w:rPr>
        <w:t>Blockchain Yaklaşımları</w:t>
      </w:r>
    </w:p>
    <w:p w14:paraId="2B525868" w14:textId="77777777" w:rsidR="00B26F74" w:rsidRDefault="00B26F74" w:rsidP="005340C4">
      <w:pPr>
        <w:pStyle w:val="PARAGRAFMETN"/>
      </w:pPr>
    </w:p>
    <w:p w14:paraId="7072C92B" w14:textId="772B710F" w:rsidR="005340C4" w:rsidRDefault="00476BAC" w:rsidP="005340C4">
      <w:pPr>
        <w:pStyle w:val="PARAGRAFMETN"/>
      </w:pPr>
      <w:r>
        <w:t>Yukarıdaki Tablo</w:t>
      </w:r>
      <w:r w:rsidR="00EF4650">
        <w:t xml:space="preserve">da </w:t>
      </w:r>
      <w:r w:rsidR="00D37AF8">
        <w:t xml:space="preserve">bazı ülkelerin kripto paralara ve </w:t>
      </w:r>
      <w:proofErr w:type="spellStart"/>
      <w:r w:rsidR="00D37AF8">
        <w:t>Blockchain'e</w:t>
      </w:r>
      <w:proofErr w:type="spellEnd"/>
      <w:r w:rsidR="00D37AF8">
        <w:t xml:space="preserve"> yaklaşımları olumlu, olumsuz ve tarafsız olarak belirtilmektedir.</w:t>
      </w:r>
      <w:r w:rsidR="00CE3F01">
        <w:t xml:space="preserve"> Konuya karşı olumsuz tavır sergileyen ülkeler arasında Rusya ve Çin kripto paralara karşı yasaklamalar ve yaptırımlar uygulamaktadır</w:t>
      </w:r>
      <w:r w:rsidR="00B76210">
        <w:t>,</w:t>
      </w:r>
      <w:r w:rsidR="00B76210" w:rsidRPr="00B76210">
        <w:t xml:space="preserve"> </w:t>
      </w:r>
      <w:r w:rsidR="00B76210">
        <w:t xml:space="preserve">Türkiye’nin de aralarında bulunduğu kripto paralarla ilgili net bir bakış açısı ortaya koymayan ülkeler </w:t>
      </w:r>
      <w:r>
        <w:t>olumlu veya</w:t>
      </w:r>
      <w:r w:rsidR="00B76210">
        <w:t xml:space="preserve"> olumsuz tavır sergileyen </w:t>
      </w:r>
      <w:r>
        <w:t>ülkelerden fazladır</w:t>
      </w:r>
      <w:r w:rsidR="00B76210">
        <w:t>.</w:t>
      </w:r>
      <w:r w:rsidR="00B76210" w:rsidRPr="00B76210">
        <w:t xml:space="preserve"> </w:t>
      </w:r>
      <w:r w:rsidR="00B76210">
        <w:t>Rusya Blockchain konusunda tarafsız kalmayı tercih eden tek ülke olmakla birlikte; Çin, Hindistan, Japonya, İngiltere, Fransa, Avusturya, Orta Doğu ve Kuzey Afrika ülkeleri, Türkiye, Singapur ve Kanada ise bu konuda olumlu bir tavır sergileyerek araştırma grupları ve kurumları oluşturan, çalışmalar yapan ülkelerdir.</w:t>
      </w:r>
    </w:p>
    <w:p w14:paraId="73DDEF15" w14:textId="2CCE75C0" w:rsidR="00780F3C" w:rsidRDefault="00B76210" w:rsidP="005340C4">
      <w:pPr>
        <w:pStyle w:val="PARAGRAFMETN"/>
      </w:pPr>
      <w:r>
        <w:t xml:space="preserve">   Dünyada en Blockchain dostu ülke olarak bilinen Malta, kendisini “Blockchain adası” olmaya da aday göstermektedir ve bu konuda çok ciddi çalışmalar yapmaktadır.</w:t>
      </w:r>
      <w:r w:rsidRPr="00B76210">
        <w:t xml:space="preserve"> </w:t>
      </w:r>
      <w:r>
        <w:t xml:space="preserve">Malta’nın Blockchain konusunda bu kadar ön plana çıkmasının ardında yatan sebep ise; Blockchain teknolojilerini yargı yetkisi kapsamında destekleyeceklerini gösteren resmi kararların alınmış olmasıdır. 4 Temmuz 2018’de parlamento tarafından onaylanan </w:t>
      </w:r>
      <w:r>
        <w:lastRenderedPageBreak/>
        <w:t>düzenleyici çerçeve ile Blockchain ve benzeri teknolojilerde yeniliğe teşvik maddeleri, merkezi olmayan banka ve borsaların gerçekleşeceği ilk yer olarak görülmesini sağlamıştır.</w:t>
      </w:r>
    </w:p>
    <w:p w14:paraId="708EAF83" w14:textId="643CEA8E" w:rsidR="0048380E" w:rsidRDefault="00780F3C" w:rsidP="00780F3C">
      <w:pPr>
        <w:pStyle w:val="PARAGRAFMETN"/>
      </w:pPr>
      <w:r>
        <w:t xml:space="preserve">İsviçre’nin </w:t>
      </w:r>
      <w:proofErr w:type="spellStart"/>
      <w:r>
        <w:t>Zug</w:t>
      </w:r>
      <w:proofErr w:type="spellEnd"/>
      <w:r>
        <w:t xml:space="preserve"> kasabası ABD’ de bulunan silikon vadisi gibi Kripto Vadisi olarak anılmaktadır. </w:t>
      </w:r>
      <w:proofErr w:type="spellStart"/>
      <w:r>
        <w:t>Zug</w:t>
      </w:r>
      <w:proofErr w:type="spellEnd"/>
      <w:r>
        <w:t xml:space="preserve"> kripto borsasında bu kadar etkili olmadan </w:t>
      </w:r>
      <w:r w:rsidR="00476BAC">
        <w:t>önce de</w:t>
      </w:r>
      <w:r>
        <w:t xml:space="preserve"> </w:t>
      </w:r>
      <w:r w:rsidR="00476BAC">
        <w:t>zaten İsviçre</w:t>
      </w:r>
      <w:r>
        <w:t xml:space="preserve">, sanal konulara eğilim gösteren bir </w:t>
      </w:r>
      <w:proofErr w:type="spellStart"/>
      <w:r>
        <w:t>fintech</w:t>
      </w:r>
      <w:proofErr w:type="spellEnd"/>
      <w:r>
        <w:t xml:space="preserve"> alanı olmak için çalışmalar yapmaktaydı.</w:t>
      </w:r>
      <w:r w:rsidRPr="00780F3C">
        <w:t xml:space="preserve"> </w:t>
      </w:r>
      <w:proofErr w:type="spellStart"/>
      <w:r>
        <w:t>Zug</w:t>
      </w:r>
      <w:proofErr w:type="spellEnd"/>
      <w:r>
        <w:t xml:space="preserve">, profesyonel iş felsefesi, küresel büyüme için sağlam bir platform </w:t>
      </w:r>
      <w:r w:rsidR="00476BAC">
        <w:t>sunmaktadır. Bir</w:t>
      </w:r>
      <w:r w:rsidR="00CC1EC3">
        <w:t xml:space="preserve"> diğer </w:t>
      </w:r>
      <w:r w:rsidR="00476BAC">
        <w:t>sebepte</w:t>
      </w:r>
      <w:r w:rsidR="00CC1EC3">
        <w:t xml:space="preserve"> düşük vergi ve iş dostu </w:t>
      </w:r>
      <w:r w:rsidR="00476BAC">
        <w:t>ortamlarının bulunmasıdır</w:t>
      </w:r>
      <w:r w:rsidR="00CC1EC3">
        <w:t>.</w:t>
      </w:r>
    </w:p>
    <w:p w14:paraId="2C8649B1" w14:textId="51DFE0F9" w:rsidR="00CC1EC3" w:rsidRDefault="00CC1EC3" w:rsidP="00780F3C">
      <w:pPr>
        <w:pStyle w:val="PARAGRAFMETN"/>
      </w:pPr>
      <w:r>
        <w:t xml:space="preserve">   Estonya, ekonomisi ve vatandaşları ile iç içe geçen Blockchain teknolojisini kayda değer bir şekilde teşvik etmek için adımlar atmaktadır ve hükümet kullanımı için Blockchain teknolojisini benimseyen ilk ülkelerden birisidir.</w:t>
      </w:r>
      <w:r w:rsidRPr="00CC1EC3">
        <w:t xml:space="preserve"> </w:t>
      </w:r>
      <w:r w:rsidR="00476BAC">
        <w:t>İlk uygulama</w:t>
      </w:r>
      <w:r>
        <w:t xml:space="preserve"> alanı, kayıt </w:t>
      </w:r>
      <w:r w:rsidR="00476BAC">
        <w:t>veri tabanında</w:t>
      </w:r>
      <w:r>
        <w:t xml:space="preserve"> güvenlik, yasama, sağlık ve yargı gibi çeşitli sektörlerde olmuştur. Hükümet ayrıca </w:t>
      </w:r>
      <w:proofErr w:type="spellStart"/>
      <w:r>
        <w:t>Blockchain’e</w:t>
      </w:r>
      <w:proofErr w:type="spellEnd"/>
      <w:r>
        <w:t xml:space="preserve"> dayalı ulusal kimlik yönetim sistemi olan ID-</w:t>
      </w:r>
      <w:proofErr w:type="spellStart"/>
      <w:r>
        <w:t>kaarts'ı</w:t>
      </w:r>
      <w:proofErr w:type="spellEnd"/>
      <w:r>
        <w:t xml:space="preserve"> da oluşturmuştur. Elektronik ikamet kuran dünyadaki ilk ülke olmasının ardından Estonya, Blockchain </w:t>
      </w:r>
      <w:proofErr w:type="spellStart"/>
      <w:r>
        <w:t>inovasyonunda</w:t>
      </w:r>
      <w:proofErr w:type="spellEnd"/>
      <w:r>
        <w:t xml:space="preserve"> da lider bir ülke olmaya en büyük adaylardandır.</w:t>
      </w:r>
    </w:p>
    <w:p w14:paraId="4B2CB49D" w14:textId="65ADF41D" w:rsidR="004918A1" w:rsidRDefault="004918A1" w:rsidP="00780F3C">
      <w:pPr>
        <w:pStyle w:val="PARAGRAFMETN"/>
      </w:pPr>
      <w:r>
        <w:t xml:space="preserve"> Dubai ileri teknolojileri araştıran ve merak eden bir yapıya </w:t>
      </w:r>
      <w:r w:rsidR="00476BAC">
        <w:t>sahiptir. Dubai’de</w:t>
      </w:r>
      <w:r>
        <w:t xml:space="preserve"> yapay zekanın benimsenmesi ve uygulanmasına adanmış bir bakanlığı bulunmaktadır.</w:t>
      </w:r>
      <w:r w:rsidRPr="004918A1">
        <w:t xml:space="preserve"> </w:t>
      </w:r>
      <w:r w:rsidR="00476BAC">
        <w:t>Her</w:t>
      </w:r>
      <w:r>
        <w:t xml:space="preserve"> yıl milyonlarca turist ve ziyaretçiyle öne çıkan bir turizm merkezi haline gelen Dubai ‘de her yıl yaklaşık 100 milyon belgenin işlenmektedir. Bu ve benzeri işlemlerde </w:t>
      </w:r>
      <w:r w:rsidR="00476BAC">
        <w:t>Blockchain ’de</w:t>
      </w:r>
      <w:r>
        <w:t xml:space="preserve"> barındırılan kağıtsız bir işlem sistemine geçerek, Dubai hükümeti yılda 1,5 milyar dolara kadar tasarruf potansiyeli taşımaktadır.</w:t>
      </w:r>
    </w:p>
    <w:p w14:paraId="788FE3A2" w14:textId="3A978AEB" w:rsidR="004918A1" w:rsidRDefault="004918A1" w:rsidP="00780F3C">
      <w:pPr>
        <w:pStyle w:val="PARAGRAFMETN"/>
      </w:pPr>
      <w:r>
        <w:t xml:space="preserve">  Finansal teknolojiler konusunda başarılı görünen Singapur, birçoğu pazardaki en büyük kripto para birimleri arasında yer alan, çok sayıda başarılı Blockchain şirketine sahip bir ülkedir.</w:t>
      </w:r>
    </w:p>
    <w:p w14:paraId="45BBDB62" w14:textId="0FBEB640" w:rsidR="004A2CB1" w:rsidRDefault="004E6461" w:rsidP="004A2CB1">
      <w:pPr>
        <w:pStyle w:val="PARAGRAFMETN"/>
      </w:pPr>
      <w:r>
        <w:t xml:space="preserve">  </w:t>
      </w:r>
      <w:r w:rsidR="00476BAC">
        <w:t>Avrupa’da</w:t>
      </w:r>
      <w:r>
        <w:t xml:space="preserve"> 23 </w:t>
      </w:r>
      <w:r w:rsidR="00476BAC">
        <w:t>ülke Avrupa</w:t>
      </w:r>
      <w:r>
        <w:t xml:space="preserve"> Blockchain Ortaklığı (European Blockchain Partnership) kurulmasına dair deklarasyon imzalamıştır (ec.europa.eu, 27.08.2018). Bu ortaklık, Avrupa'nın Blockchain teknolojilerinin geliştirilmesi ve yaygınlaştırılmasında lider bir rol oynamaya devam etmesini sağlama amacıyla atılan bir adım olarak gösterilmektedir.</w:t>
      </w:r>
      <w:r w:rsidRPr="004E6461">
        <w:t xml:space="preserve"> </w:t>
      </w:r>
      <w:r>
        <w:t xml:space="preserve">Avrupa Komisyonu ayrıca 2018 </w:t>
      </w:r>
      <w:r w:rsidR="00924EB4">
        <w:t xml:space="preserve">de </w:t>
      </w:r>
      <w:r>
        <w:t xml:space="preserve">AB Blockchain Gözlemevi ve Forumu'nu başlatmıştır ve teknik, toplumsal alanlarda </w:t>
      </w:r>
      <w:r w:rsidR="00476BAC">
        <w:t>Blockchain ’in</w:t>
      </w:r>
      <w:r>
        <w:t xml:space="preserve"> kullanımını destekleyen projelere 80 milyon </w:t>
      </w:r>
      <w:r w:rsidR="00476BAC">
        <w:t>Euro’dan</w:t>
      </w:r>
      <w:r>
        <w:t xml:space="preserve"> daha fazla yatırım yapmıştır. 2020 yılı</w:t>
      </w:r>
      <w:r w:rsidR="00924EB4">
        <w:t xml:space="preserve">nda </w:t>
      </w:r>
      <w:r>
        <w:t xml:space="preserve">  yaklaşık 300 milyon </w:t>
      </w:r>
      <w:r w:rsidR="00476BAC">
        <w:t>Euro</w:t>
      </w:r>
      <w:r>
        <w:t xml:space="preserve">, daha fazla Blockchain uygulaması için </w:t>
      </w:r>
      <w:r w:rsidR="00B31421">
        <w:t>tahsis edildiği</w:t>
      </w:r>
      <w:r w:rsidR="00924EB4">
        <w:t xml:space="preserve"> belirtilmiştir</w:t>
      </w:r>
    </w:p>
    <w:p w14:paraId="585F91D3" w14:textId="77777777" w:rsidR="00A764B8" w:rsidRDefault="00A764B8" w:rsidP="004A2CB1">
      <w:pPr>
        <w:pStyle w:val="PARAGRAFMETN"/>
        <w:rPr>
          <w:lang w:eastAsia="x-none"/>
        </w:rPr>
      </w:pPr>
    </w:p>
    <w:p w14:paraId="1EB64B6F" w14:textId="774E167D" w:rsidR="004A2CB1" w:rsidRDefault="004A2CB1" w:rsidP="004A2CB1">
      <w:pPr>
        <w:pStyle w:val="Balk2"/>
        <w:numPr>
          <w:ilvl w:val="1"/>
          <w:numId w:val="10"/>
        </w:numPr>
      </w:pPr>
      <w:bookmarkStart w:id="25" w:name="_Toc92473372"/>
      <w:r>
        <w:t>BLOCKCHAIN TEKNOLOJİSİNİN SAĞLAYACAĞI FAYDALAR</w:t>
      </w:r>
      <w:bookmarkEnd w:id="25"/>
    </w:p>
    <w:p w14:paraId="09C1A589" w14:textId="66FB7D2F" w:rsidR="00A764B8" w:rsidRDefault="00A764B8" w:rsidP="00A764B8">
      <w:pPr>
        <w:pStyle w:val="PARAGRAFMETN"/>
      </w:pPr>
      <w:r>
        <w:t xml:space="preserve">Blockchain teknolojisi her ne kadar internet üzerinden yapılan alışverişlerde değer transferini kolaylaştırmak amacıyla dijital bir para üretme fikriyle oluşan </w:t>
      </w:r>
      <w:proofErr w:type="spellStart"/>
      <w:r>
        <w:t>Bitcoin</w:t>
      </w:r>
      <w:proofErr w:type="spellEnd"/>
      <w:r>
        <w:t xml:space="preserve"> için destekleyici teknoloji olarak ortaya çıkmış olsa da zaman geçtikçe çok daha farklı amaçlara yönelik kullanılabileceği anlaşılmaktadır.</w:t>
      </w:r>
      <w:r w:rsidRPr="00A764B8">
        <w:t xml:space="preserve"> </w:t>
      </w:r>
      <w:proofErr w:type="spellStart"/>
      <w:r>
        <w:t>Bitcoin</w:t>
      </w:r>
      <w:proofErr w:type="spellEnd"/>
      <w:r>
        <w:t xml:space="preserve"> yapısında para transferlerinin kaydedildiği alana istediğimiz herhangi bir bilgiyi kaydetmek mümkündür.</w:t>
      </w:r>
    </w:p>
    <w:p w14:paraId="51679AA0" w14:textId="75FDBB7E" w:rsidR="004A2CB1" w:rsidRDefault="00A764B8" w:rsidP="004A2CB1">
      <w:pPr>
        <w:pStyle w:val="PARAGRAFMETN"/>
      </w:pPr>
      <w:r>
        <w:t>Herhangi bir mülkün sahibinin kim olduğu bilgisi bu şekilde kayıt altına alınabilir.</w:t>
      </w:r>
      <w:r w:rsidRPr="00A764B8">
        <w:t xml:space="preserve"> </w:t>
      </w:r>
      <w:r>
        <w:t>Tapu kadastro dairelerinin varlık amacı ev, araba, arsa gibi mülklerin kayıtları devlet dairelerinde kayıt altına alınmaktadır.</w:t>
      </w:r>
      <w:r w:rsidRPr="00A764B8">
        <w:t xml:space="preserve"> </w:t>
      </w:r>
      <w:r>
        <w:t xml:space="preserve">Herhangi bir mülk el değiştireceği zaman noterde satışı yapılır, para alışverişi noter huzurunda yapılır ve noterin düzenlediği satış evrakları ile el değiştirme gerçekleşmektedir. Zaman içerisinde taraflar arasında herhangi bir uyuşmazlık olması durumunda resmi dairelerdeki kayıtlar esas alınır ve haklı olan tarafın hakkı </w:t>
      </w:r>
      <w:r w:rsidR="004F03C5">
        <w:t>korunmaktadır. Mal</w:t>
      </w:r>
      <w:r w:rsidR="005928BC">
        <w:t xml:space="preserve"> varlığının resmi kayıtlarının kaybolmasına sebep olacak herhangi bir olay yaşanması </w:t>
      </w:r>
      <w:r w:rsidR="004F03C5">
        <w:t>ya da</w:t>
      </w:r>
      <w:r w:rsidR="005928BC">
        <w:t xml:space="preserve"> kötü niyetli kişiler veya dolandırıcılar tarafından </w:t>
      </w:r>
      <w:r w:rsidR="004F03C5">
        <w:t>kayıtların</w:t>
      </w:r>
      <w:r w:rsidR="005928BC">
        <w:t xml:space="preserve"> değiştirilmesi halinde mülk sahibinin sahip olduğu mallar için herhangi bir yöntem kalmıyor.</w:t>
      </w:r>
      <w:r w:rsidR="005928BC" w:rsidRPr="005928BC">
        <w:t xml:space="preserve"> </w:t>
      </w:r>
      <w:r w:rsidR="005928BC">
        <w:t>Merkezi otoritedeki sahiplik kayıtlarının herhangi bir zamanda denetlemeye açık olmaması, sadece kanunen yetkili kişiler ya da kurumlarca denetlenmeye açık olması da ayrı bir güvensizlik kaynağı olabilmektedir. İnsana bağlı sistemlerde insan hatası veya rüşvet gibi sebeplerle haksızlıklar ortaya çıkabiliyor.</w:t>
      </w:r>
      <w:r w:rsidR="005928BC" w:rsidRPr="005928BC">
        <w:t xml:space="preserve"> </w:t>
      </w:r>
      <w:r w:rsidR="005928BC">
        <w:t>Bu ve benzeri sorunların tamamına Blockchain sayesinde çözüm üretmek mümkün olmaktadır.</w:t>
      </w:r>
      <w:r w:rsidR="002145BD" w:rsidRPr="002145BD">
        <w:t xml:space="preserve"> </w:t>
      </w:r>
      <w:r w:rsidR="002145BD">
        <w:t xml:space="preserve">Blockchain henüz çok yeni bir çözüm olmakla birlikte farklı endüstrilere sağladığı faydalar başka hiçbir teknoloji ile sağlanamayacak kadar </w:t>
      </w:r>
      <w:r w:rsidR="004F03C5">
        <w:t>çeşitlidir. Bunlardan</w:t>
      </w:r>
      <w:r w:rsidR="002145BD">
        <w:t xml:space="preserve"> bazıları şunlardır;</w:t>
      </w:r>
    </w:p>
    <w:p w14:paraId="220EC01E" w14:textId="2AED15BE" w:rsidR="00E60B91" w:rsidRDefault="00E60B91" w:rsidP="004A2CB1">
      <w:pPr>
        <w:pStyle w:val="PARAGRAFMETN"/>
      </w:pPr>
    </w:p>
    <w:p w14:paraId="6467E181" w14:textId="77777777" w:rsidR="00E60B91" w:rsidRDefault="00E60B91" w:rsidP="004A2CB1">
      <w:pPr>
        <w:pStyle w:val="PARAGRAFMETN"/>
      </w:pPr>
    </w:p>
    <w:p w14:paraId="7E36BA51" w14:textId="77777777" w:rsidR="002145BD" w:rsidRPr="004A2CB1" w:rsidRDefault="002145BD" w:rsidP="004A2CB1">
      <w:pPr>
        <w:pStyle w:val="PARAGRAFMETN"/>
        <w:rPr>
          <w:lang w:eastAsia="x-none"/>
        </w:rPr>
      </w:pPr>
    </w:p>
    <w:p w14:paraId="6C79D5EF" w14:textId="6C8B8F0D" w:rsidR="00924EB4" w:rsidRDefault="002145BD" w:rsidP="002145BD">
      <w:pPr>
        <w:pStyle w:val="Balk3"/>
        <w:numPr>
          <w:ilvl w:val="2"/>
          <w:numId w:val="10"/>
        </w:numPr>
      </w:pPr>
      <w:bookmarkStart w:id="26" w:name="_Toc92473373"/>
      <w:r>
        <w:t>Değiştirilmeye Karşı Korumalı</w:t>
      </w:r>
      <w:bookmarkEnd w:id="26"/>
    </w:p>
    <w:p w14:paraId="40FBE8B3" w14:textId="58FCD17E" w:rsidR="002145BD" w:rsidRPr="002145BD" w:rsidRDefault="002145BD" w:rsidP="002145BD">
      <w:pPr>
        <w:pStyle w:val="PARAGRAFMETN"/>
        <w:rPr>
          <w:lang w:eastAsia="x-none"/>
        </w:rPr>
      </w:pPr>
      <w:r>
        <w:rPr>
          <w:lang w:eastAsia="x-none"/>
        </w:rPr>
        <w:t xml:space="preserve">Kayıtlar birbirine bağlı </w:t>
      </w:r>
      <w:r w:rsidR="00476BAC">
        <w:rPr>
          <w:lang w:eastAsia="x-none"/>
        </w:rPr>
        <w:t xml:space="preserve">bloklar </w:t>
      </w:r>
      <w:r w:rsidR="00C066AF">
        <w:rPr>
          <w:lang w:eastAsia="x-none"/>
        </w:rPr>
        <w:t>içerisinde</w:t>
      </w:r>
      <w:r>
        <w:rPr>
          <w:lang w:eastAsia="x-none"/>
        </w:rPr>
        <w:t xml:space="preserve"> tutulduğu</w:t>
      </w:r>
      <w:r w:rsidR="00E60B91">
        <w:rPr>
          <w:lang w:eastAsia="x-none"/>
        </w:rPr>
        <w:t>ndan</w:t>
      </w:r>
      <w:r>
        <w:rPr>
          <w:lang w:eastAsia="x-none"/>
        </w:rPr>
        <w:t xml:space="preserve"> </w:t>
      </w:r>
      <w:r w:rsidR="00E60B91">
        <w:rPr>
          <w:lang w:eastAsia="x-none"/>
        </w:rPr>
        <w:t>dolayı</w:t>
      </w:r>
      <w:r>
        <w:rPr>
          <w:lang w:eastAsia="x-none"/>
        </w:rPr>
        <w:t xml:space="preserve"> </w:t>
      </w:r>
      <w:proofErr w:type="spellStart"/>
      <w:r>
        <w:rPr>
          <w:lang w:eastAsia="x-none"/>
        </w:rPr>
        <w:t>blockchain</w:t>
      </w:r>
      <w:proofErr w:type="spellEnd"/>
      <w:r>
        <w:rPr>
          <w:lang w:eastAsia="x-none"/>
        </w:rPr>
        <w:t xml:space="preserve"> yapısında kaydedilmiş olan kayıtların değiştirilmesi </w:t>
      </w:r>
      <w:r w:rsidR="00C066AF">
        <w:rPr>
          <w:lang w:eastAsia="x-none"/>
        </w:rPr>
        <w:t>imkansızdır. Daha</w:t>
      </w:r>
      <w:r>
        <w:rPr>
          <w:lang w:eastAsia="x-none"/>
        </w:rPr>
        <w:t xml:space="preserve"> önce kayıtların herhangi </w:t>
      </w:r>
      <w:r>
        <w:rPr>
          <w:lang w:eastAsia="x-none"/>
        </w:rPr>
        <w:lastRenderedPageBreak/>
        <w:t xml:space="preserve">birinde meydana gelen en ufak bir değişiklik </w:t>
      </w:r>
      <w:r w:rsidR="00052582">
        <w:t>tüm zincirin yapısını bozacağından geçmiş kayıtların doğruluğunu sağlamak konusunda Blockchain son derece yenilikçi bir çözüm</w:t>
      </w:r>
      <w:r w:rsidR="00E60B91">
        <w:t xml:space="preserve"> </w:t>
      </w:r>
      <w:r w:rsidR="00052582">
        <w:t>sunmaktadır.</w:t>
      </w:r>
    </w:p>
    <w:p w14:paraId="7606C1BF" w14:textId="77777777" w:rsidR="002145BD" w:rsidRPr="002145BD" w:rsidRDefault="002145BD" w:rsidP="002145BD">
      <w:pPr>
        <w:pStyle w:val="PARAGRAFMETN"/>
        <w:ind w:left="720"/>
        <w:rPr>
          <w:lang w:val="x-none" w:eastAsia="x-none"/>
        </w:rPr>
      </w:pPr>
    </w:p>
    <w:p w14:paraId="0F088A57" w14:textId="77777777" w:rsidR="00061069" w:rsidRPr="00126CD7" w:rsidRDefault="00061069" w:rsidP="0048380E">
      <w:pPr>
        <w:pStyle w:val="PARAGRAFMETN"/>
      </w:pPr>
    </w:p>
    <w:p w14:paraId="7B8D31D1" w14:textId="2FE4A113" w:rsidR="00052582" w:rsidRDefault="00052582" w:rsidP="00052582">
      <w:pPr>
        <w:pStyle w:val="Balk3"/>
        <w:numPr>
          <w:ilvl w:val="2"/>
          <w:numId w:val="10"/>
        </w:numPr>
      </w:pPr>
      <w:bookmarkStart w:id="27" w:name="_Toc92473374"/>
      <w:bookmarkStart w:id="28" w:name="_Toc458430462"/>
      <w:bookmarkStart w:id="29" w:name="_Toc461199667"/>
      <w:bookmarkStart w:id="30" w:name="_Toc520892785"/>
      <w:bookmarkStart w:id="31" w:name="_Toc520892871"/>
      <w:r>
        <w:t>Şeffaflık</w:t>
      </w:r>
      <w:bookmarkEnd w:id="27"/>
    </w:p>
    <w:p w14:paraId="43DD7E7E" w14:textId="7B20DE98" w:rsidR="00F26F60" w:rsidRDefault="00052582" w:rsidP="00052582">
      <w:pPr>
        <w:pStyle w:val="PARAGRAFMETN"/>
      </w:pPr>
      <w:r>
        <w:rPr>
          <w:lang w:eastAsia="x-none"/>
        </w:rPr>
        <w:t xml:space="preserve">Kayıtlar Tapu gibi </w:t>
      </w:r>
      <w:r>
        <w:t>merkezi olan bir yapıda kaydedilmediği için kayıtların kopyası herkeste olduğu için şeffaflık sağlanabilmektedir.</w:t>
      </w:r>
    </w:p>
    <w:p w14:paraId="37086C5F" w14:textId="77777777" w:rsidR="004027FA" w:rsidRDefault="004027FA" w:rsidP="00052582">
      <w:pPr>
        <w:pStyle w:val="PARAGRAFMETN"/>
      </w:pPr>
    </w:p>
    <w:p w14:paraId="0084AECE" w14:textId="3F689E41" w:rsidR="00F26F60" w:rsidRDefault="00F26F60" w:rsidP="00F26F60">
      <w:pPr>
        <w:pStyle w:val="Balk3"/>
        <w:numPr>
          <w:ilvl w:val="2"/>
          <w:numId w:val="10"/>
        </w:numPr>
        <w:rPr>
          <w:lang w:val="tr-TR"/>
        </w:rPr>
      </w:pPr>
      <w:bookmarkStart w:id="32" w:name="_Toc92473375"/>
      <w:bookmarkStart w:id="33" w:name="_Toc458430465"/>
      <w:bookmarkStart w:id="34" w:name="_Toc461199668"/>
      <w:bookmarkStart w:id="35" w:name="_Toc520892786"/>
      <w:bookmarkStart w:id="36" w:name="_Toc520892872"/>
      <w:bookmarkEnd w:id="28"/>
      <w:bookmarkEnd w:id="29"/>
      <w:bookmarkEnd w:id="30"/>
      <w:bookmarkEnd w:id="31"/>
      <w:r>
        <w:rPr>
          <w:lang w:val="tr-TR"/>
        </w:rPr>
        <w:t>Güvenlik</w:t>
      </w:r>
      <w:bookmarkEnd w:id="32"/>
      <w:r>
        <w:rPr>
          <w:lang w:val="tr-TR"/>
        </w:rPr>
        <w:t xml:space="preserve"> </w:t>
      </w:r>
    </w:p>
    <w:p w14:paraId="6C6AD393" w14:textId="72F2B5D9" w:rsidR="00F26F60" w:rsidRDefault="00F26F60" w:rsidP="00F26F60">
      <w:pPr>
        <w:pStyle w:val="PARAGRAFMETN"/>
      </w:pPr>
      <w:r>
        <w:t>Blockchain yapısında bilgiler, birbirine zincir halinde bağlı bloklar içerisine kaydedildiğinden ve geçmişteki kayıtların herhangi birisinin değişmesi durumunda Blockchain bütünlüğü tamamen bozulacak şekilde tasarlanmış yapı sayesinde güvenlik sağlanmaktadır.</w:t>
      </w:r>
    </w:p>
    <w:p w14:paraId="64373E04" w14:textId="77777777" w:rsidR="004027FA" w:rsidRDefault="004027FA" w:rsidP="00F26F60">
      <w:pPr>
        <w:pStyle w:val="PARAGRAFMETN"/>
      </w:pPr>
    </w:p>
    <w:p w14:paraId="2B45EF12" w14:textId="7E8C4656" w:rsidR="00F26F60" w:rsidRDefault="00F26F60" w:rsidP="00F26F60">
      <w:pPr>
        <w:pStyle w:val="Balk3"/>
        <w:numPr>
          <w:ilvl w:val="2"/>
          <w:numId w:val="10"/>
        </w:numPr>
      </w:pPr>
      <w:r>
        <w:t xml:space="preserve"> </w:t>
      </w:r>
      <w:bookmarkStart w:id="37" w:name="_Toc92473376"/>
      <w:r>
        <w:t>Gerçeklik</w:t>
      </w:r>
      <w:bookmarkEnd w:id="37"/>
    </w:p>
    <w:p w14:paraId="6E6F59AC" w14:textId="666C5BC7" w:rsidR="00F26F60" w:rsidRDefault="00F26F60" w:rsidP="00F26F60">
      <w:pPr>
        <w:pStyle w:val="PARAGRAFMETN"/>
      </w:pPr>
      <w:r>
        <w:t>Bilgilerin bloklara kaydedilmesi aşamasında, kaydedilen bilginin doğru bilgi olup olmadığına dair önceki bloklardaki bilgilere de bakılarak işlem yapıldığından, daha kayıt aşamasında doğru bilgi kaydedileceği için ve bu bilginin gelecekte değiştirilmesi de mümkün olmadığı için bloklar içerisinde kayıtlı bilgilerin gerçekliği ile ilgili herhangi bir şüpheli durum ortaya çıkmamaktadır.</w:t>
      </w:r>
    </w:p>
    <w:p w14:paraId="6609C552" w14:textId="77777777" w:rsidR="001D40A6" w:rsidRPr="00F26F60" w:rsidRDefault="001D40A6" w:rsidP="00F26F60">
      <w:pPr>
        <w:pStyle w:val="PARAGRAFMETN"/>
        <w:rPr>
          <w:lang w:val="x-none" w:eastAsia="x-none"/>
        </w:rPr>
      </w:pPr>
    </w:p>
    <w:p w14:paraId="5EE2CA81" w14:textId="3636C4B1" w:rsidR="00F26F60" w:rsidRDefault="00BE3E8D" w:rsidP="00F26F60">
      <w:pPr>
        <w:pStyle w:val="Balk3"/>
        <w:numPr>
          <w:ilvl w:val="2"/>
          <w:numId w:val="10"/>
        </w:numPr>
      </w:pPr>
      <w:bookmarkStart w:id="38" w:name="_Toc92473377"/>
      <w:r>
        <w:t>Denetlene bilirlik</w:t>
      </w:r>
      <w:bookmarkEnd w:id="38"/>
    </w:p>
    <w:p w14:paraId="679E3286" w14:textId="0DB771E9" w:rsidR="00F26F60" w:rsidRPr="00F26F60" w:rsidRDefault="00F26F60" w:rsidP="00F26F60">
      <w:pPr>
        <w:pStyle w:val="PARAGRAFMETN"/>
        <w:rPr>
          <w:lang w:val="x-none" w:eastAsia="x-none"/>
        </w:rPr>
      </w:pPr>
      <w:r>
        <w:t>Kayıtların denetlenmesi için herhangi bir özel yetkiye ya da devlet otoriteleri tarafından sağlanan ayrıcalıklara ihtiyaç bulunmamaktadır.</w:t>
      </w:r>
      <w:r w:rsidRPr="00F26F60">
        <w:t xml:space="preserve"> </w:t>
      </w:r>
      <w:r>
        <w:t>Kayıtların olduğu bloklar açık olduğundan dileyen herkes kayıtlarla alakalı kontrol yapabilir. Güvenilir olmak için şeffaf bir şekilde kayıtların tutulduğu Blockchain yapısı, isteyen herkesin denetlemesine açıktır. Şirketler, standart organizasyonlar, düzenleyiciler ve müşteriler tarafından incelenebilecek ve kullanılabilecek olan denetlenebilir bir kayıt sistemidir.</w:t>
      </w:r>
    </w:p>
    <w:p w14:paraId="7EBBFDAB" w14:textId="04210ED8" w:rsidR="00F26F60" w:rsidRDefault="00F26F60" w:rsidP="00F26F60">
      <w:pPr>
        <w:pStyle w:val="PARAGRAFMETN"/>
        <w:ind w:left="720"/>
        <w:rPr>
          <w:lang w:val="x-none" w:eastAsia="x-none"/>
        </w:rPr>
      </w:pPr>
    </w:p>
    <w:p w14:paraId="03432DA5" w14:textId="77777777" w:rsidR="001D40A6" w:rsidRPr="00F26F60" w:rsidRDefault="001D40A6" w:rsidP="00F26F60">
      <w:pPr>
        <w:pStyle w:val="PARAGRAFMETN"/>
        <w:ind w:left="720"/>
        <w:rPr>
          <w:lang w:val="x-none" w:eastAsia="x-none"/>
        </w:rPr>
      </w:pPr>
    </w:p>
    <w:p w14:paraId="0FA463ED" w14:textId="0CC6DB9F" w:rsidR="00F26F60" w:rsidRDefault="00F26F60" w:rsidP="00F26F60">
      <w:pPr>
        <w:pStyle w:val="Balk3"/>
        <w:numPr>
          <w:ilvl w:val="2"/>
          <w:numId w:val="10"/>
        </w:numPr>
      </w:pPr>
      <w:bookmarkStart w:id="39" w:name="_Toc92473378"/>
      <w:r>
        <w:t>Birlikte Çalışabilir</w:t>
      </w:r>
      <w:bookmarkEnd w:id="39"/>
    </w:p>
    <w:p w14:paraId="43E408AD" w14:textId="406F4F8F" w:rsidR="00F26F60" w:rsidRPr="00F26F60" w:rsidRDefault="00F26F60" w:rsidP="00F26F60">
      <w:pPr>
        <w:pStyle w:val="PARAGRAFMETN"/>
        <w:rPr>
          <w:lang w:val="x-none" w:eastAsia="x-none"/>
        </w:rPr>
      </w:pPr>
      <w:r>
        <w:t>Blockchain</w:t>
      </w:r>
      <w:r w:rsidR="005F3BB4">
        <w:t xml:space="preserve"> Bir harcama yapılmadan önce, harcama yapacak olanın, harcanacak tutar kadar bakiyesinin olup olmadığı kontrol edilmektedir. Kontrol etme işlemi sistemdeki tüm kullanıcıların kayıtları dikkate alınarak yapıldığından birlikte çalışma olanağı sağlanmaktadır</w:t>
      </w:r>
    </w:p>
    <w:p w14:paraId="130CFD51" w14:textId="7351D273" w:rsidR="005F3BB4" w:rsidRDefault="005F3BB4" w:rsidP="005F3BB4">
      <w:pPr>
        <w:pStyle w:val="Balk3"/>
        <w:numPr>
          <w:ilvl w:val="2"/>
          <w:numId w:val="10"/>
        </w:numPr>
      </w:pPr>
      <w:bookmarkStart w:id="40" w:name="_Toc92473379"/>
      <w:r>
        <w:t>Maliyet Açısından Verimli</w:t>
      </w:r>
      <w:bookmarkEnd w:id="40"/>
    </w:p>
    <w:p w14:paraId="4ECB964C" w14:textId="460DCADF" w:rsidR="005F3BB4" w:rsidRPr="005F3BB4" w:rsidRDefault="005F3BB4" w:rsidP="005F3BB4">
      <w:pPr>
        <w:pStyle w:val="PARAGRAFMETN"/>
        <w:rPr>
          <w:lang w:val="x-none" w:eastAsia="x-none"/>
        </w:rPr>
      </w:pPr>
      <w:r>
        <w:t xml:space="preserve">    Blockchain yapısı kullanılarak oluşturulan güvenilir kayıtlar sayesinde denetleme şirketlerinin yüksek maliyetleri ortadan kalkmaktadır.</w:t>
      </w:r>
      <w:r w:rsidRPr="005F3BB4">
        <w:t xml:space="preserve"> </w:t>
      </w:r>
      <w:r>
        <w:t>Denetleme maliyetlerinin düşmesi sayesinde ürün ve hizmet fiyatları da aşağı çekileceğinden müşterilerin satın alma maliyetleri düşmekte, tasarruf sağlanmaktadır.</w:t>
      </w:r>
    </w:p>
    <w:p w14:paraId="535BB458" w14:textId="039F3004" w:rsidR="005F3BB4" w:rsidRDefault="005F3BB4" w:rsidP="005F3BB4">
      <w:pPr>
        <w:pStyle w:val="Balk3"/>
        <w:numPr>
          <w:ilvl w:val="2"/>
          <w:numId w:val="10"/>
        </w:numPr>
      </w:pPr>
      <w:bookmarkStart w:id="41" w:name="_Toc92473380"/>
      <w:r>
        <w:t>Gerçek Zamanlı ve Çevik</w:t>
      </w:r>
      <w:bookmarkEnd w:id="41"/>
    </w:p>
    <w:p w14:paraId="298F904A" w14:textId="34517B3F" w:rsidR="005F3BB4" w:rsidRPr="005F3BB4" w:rsidRDefault="005F3BB4" w:rsidP="005F3BB4">
      <w:pPr>
        <w:pStyle w:val="PARAGRAFMETN"/>
        <w:rPr>
          <w:lang w:val="x-none" w:eastAsia="x-none"/>
        </w:rPr>
      </w:pPr>
      <w:r>
        <w:t xml:space="preserve">  Kayıtlar merkezi olmayan bir yapıda tutulduğundan, geçmiş kayıtlara ulaşmak son derece yüksek hızda gerçekleşmektedir. Bu da ihtiyaç duyulduğunda denetleme ya da kontrol amacıyla geçmiş kayıtlara hızlıca ulaşılmasını mümkün kılmaktadır. </w:t>
      </w:r>
    </w:p>
    <w:p w14:paraId="34F1E3C6" w14:textId="660236B8" w:rsidR="005F3BB4" w:rsidRDefault="005F3BB4" w:rsidP="005F3BB4">
      <w:pPr>
        <w:pStyle w:val="Balk3"/>
        <w:numPr>
          <w:ilvl w:val="2"/>
          <w:numId w:val="10"/>
        </w:numPr>
      </w:pPr>
      <w:bookmarkStart w:id="42" w:name="_Toc92473381"/>
      <w:r>
        <w:t>Halka Açık</w:t>
      </w:r>
      <w:bookmarkEnd w:id="42"/>
    </w:p>
    <w:p w14:paraId="3B84857F" w14:textId="0E896379" w:rsidR="005F3BB4" w:rsidRPr="005F3BB4" w:rsidRDefault="005F3BB4" w:rsidP="005F3BB4">
      <w:pPr>
        <w:pStyle w:val="PARAGRAFMETN"/>
        <w:rPr>
          <w:lang w:val="x-none" w:eastAsia="x-none"/>
        </w:rPr>
      </w:pPr>
      <w:r>
        <w:t>Platformun merkezi olmaması ve halka açık olması, ihtiyaçlara göre yenilikler eklenerek gelişmesini mümkün kılmaktadır. Merkezi sistemlerdeki hiyerarşiye bağlı olarak yapılmakta olan yukarıdan aşağı denetleme mekanizması yerine Blockchain yapısında denetleme herkes tarafından aşağıdan yukarı yönde yapılmaktadır.</w:t>
      </w:r>
    </w:p>
    <w:p w14:paraId="47B9E1A3" w14:textId="2AD55F07" w:rsidR="005F3BB4" w:rsidRDefault="005F3BB4" w:rsidP="005F3BB4">
      <w:pPr>
        <w:pStyle w:val="Balk3"/>
        <w:numPr>
          <w:ilvl w:val="2"/>
          <w:numId w:val="10"/>
        </w:numPr>
      </w:pPr>
      <w:bookmarkStart w:id="43" w:name="_Toc92473382"/>
      <w:r>
        <w:t>Süreklilik</w:t>
      </w:r>
      <w:bookmarkEnd w:id="43"/>
    </w:p>
    <w:p w14:paraId="4CEFE948" w14:textId="79182D6F" w:rsidR="005F3BB4" w:rsidRDefault="005F3BB4" w:rsidP="005F3BB4">
      <w:pPr>
        <w:pStyle w:val="PARAGRAFMETN"/>
      </w:pPr>
      <w:r>
        <w:t>Merkezi otoriteye bağlı iş yapma yönteminde herhangi bir birimin ortadan kalkması işleyişi olumsuz etkilemektedir, hatta işleyişi tamamen durdurabilmektedir. Blockchain yapısında merkezi olmayan global bir yapı kullanıldığından devre dışı kalacak herhangi bir birim sistemin sürekliliği için tehdit unsuru oluşturmamaktadır.</w:t>
      </w:r>
    </w:p>
    <w:p w14:paraId="2F93F5C2" w14:textId="77777777" w:rsidR="00F041B8" w:rsidRPr="005F3BB4" w:rsidRDefault="00F041B8" w:rsidP="005F3BB4">
      <w:pPr>
        <w:pStyle w:val="PARAGRAFMETN"/>
        <w:rPr>
          <w:lang w:val="x-none" w:eastAsia="x-none"/>
        </w:rPr>
      </w:pPr>
    </w:p>
    <w:p w14:paraId="1EF7D1F2" w14:textId="69D144D7" w:rsidR="00C066AF" w:rsidRDefault="00C066AF" w:rsidP="00C066AF">
      <w:pPr>
        <w:pStyle w:val="Balk2"/>
        <w:numPr>
          <w:ilvl w:val="1"/>
          <w:numId w:val="10"/>
        </w:numPr>
      </w:pPr>
      <w:bookmarkStart w:id="44" w:name="_Toc92473383"/>
      <w:r>
        <w:lastRenderedPageBreak/>
        <w:t>Blockchain ‘in uygulama alanları</w:t>
      </w:r>
      <w:bookmarkEnd w:id="44"/>
    </w:p>
    <w:p w14:paraId="1C4ACB31" w14:textId="5A6D660B" w:rsidR="00C066AF" w:rsidRDefault="00C066AF" w:rsidP="00C066AF">
      <w:pPr>
        <w:pStyle w:val="PARAGRAFMETN"/>
      </w:pPr>
      <w:r>
        <w:rPr>
          <w:lang w:eastAsia="x-none"/>
        </w:rPr>
        <w:t>Blockchain ‘in,</w:t>
      </w:r>
      <w:r w:rsidRPr="00C066AF">
        <w:t xml:space="preserve"> </w:t>
      </w:r>
      <w:r>
        <w:t xml:space="preserve">üzerinde uygulama ve diğer teknolojileri geliştirebilecek bir alt yapı sağlamasından dolayı, internetin keşfine benzetilmektedir. İnternete benzetilen bir teknoloji de doğal olarak çok fazla sektör tarafından ilgi odağı haline gelmektedir. </w:t>
      </w:r>
      <w:r w:rsidR="004B0BDE">
        <w:t xml:space="preserve">Tabi </w:t>
      </w:r>
      <w:r w:rsidR="00982746">
        <w:t>bu teknolojinin</w:t>
      </w:r>
      <w:r w:rsidR="004B0BDE">
        <w:t xml:space="preserve"> </w:t>
      </w:r>
      <w:r>
        <w:t xml:space="preserve">  kullanım kararı verilmeden önce güçlü yönleri, zayıf yönleri, fırsatları ve tehditleri detaylı analiz edilmelidir. </w:t>
      </w:r>
      <w:proofErr w:type="spellStart"/>
      <w:r w:rsidR="004B0BDE">
        <w:t>Blockchainin</w:t>
      </w:r>
      <w:proofErr w:type="spellEnd"/>
      <w:r w:rsidR="004B0BDE">
        <w:t xml:space="preserve"> </w:t>
      </w:r>
      <w:r w:rsidR="00EE36BA">
        <w:t>kullanıldığı</w:t>
      </w:r>
      <w:r w:rsidR="004B0BDE">
        <w:t xml:space="preserve"> </w:t>
      </w:r>
      <w:r w:rsidR="00982746">
        <w:t>alanlar;</w:t>
      </w:r>
      <w:r w:rsidR="004B0BDE" w:rsidRPr="004B0BDE">
        <w:t xml:space="preserve"> </w:t>
      </w:r>
      <w:r w:rsidR="004B0BDE">
        <w:t>finansal Araçlar</w:t>
      </w:r>
      <w:r w:rsidR="00EE36BA">
        <w:t xml:space="preserve"> kayıtlar ve modeller </w:t>
      </w:r>
      <w:r w:rsidR="004B0BDE">
        <w:t xml:space="preserve">(Para </w:t>
      </w:r>
      <w:r w:rsidR="00EE36BA">
        <w:t>b</w:t>
      </w:r>
      <w:r w:rsidR="004B0BDE">
        <w:t>irimi,</w:t>
      </w:r>
      <w:r w:rsidR="004B0BDE" w:rsidRPr="004B0BDE">
        <w:t xml:space="preserve"> </w:t>
      </w:r>
      <w:r w:rsidR="00EE36BA">
        <w:t>s</w:t>
      </w:r>
      <w:r w:rsidR="004B0BDE">
        <w:t xml:space="preserve">ermayeli </w:t>
      </w:r>
      <w:r w:rsidR="00EE36BA">
        <w:t>h</w:t>
      </w:r>
      <w:r w:rsidR="004B0BDE">
        <w:t>isse Senetleri vb.), kamusal kayıtlar(</w:t>
      </w:r>
      <w:r w:rsidR="00EE36BA">
        <w:t>a</w:t>
      </w:r>
      <w:r w:rsidR="004B0BDE">
        <w:t xml:space="preserve">raç Kayıtları, </w:t>
      </w:r>
      <w:r w:rsidR="00EE36BA">
        <w:t>i</w:t>
      </w:r>
      <w:r w:rsidR="004B0BDE">
        <w:t>şletme</w:t>
      </w:r>
      <w:r w:rsidR="00EE36BA">
        <w:t xml:space="preserve"> l</w:t>
      </w:r>
      <w:r w:rsidR="004B0BDE">
        <w:t>isansları,</w:t>
      </w:r>
      <w:r w:rsidR="004B0BDE" w:rsidRPr="004B0BDE">
        <w:t xml:space="preserve"> </w:t>
      </w:r>
      <w:r w:rsidR="00EE36BA">
        <w:t>s</w:t>
      </w:r>
      <w:r w:rsidR="004B0BDE">
        <w:t xml:space="preserve">uç </w:t>
      </w:r>
      <w:r w:rsidR="00EE36BA">
        <w:t>k</w:t>
      </w:r>
      <w:r w:rsidR="004B0BDE">
        <w:t xml:space="preserve">ayıtları, </w:t>
      </w:r>
      <w:r w:rsidR="00EE36BA">
        <w:t>p</w:t>
      </w:r>
      <w:r w:rsidR="004B0BDE">
        <w:t>asaportlar, Doğum ve Ölüm Belgeleri, Oy Kullanım Belgeleri,</w:t>
      </w:r>
      <w:r w:rsidR="00EE36BA">
        <w:t xml:space="preserve"> si</w:t>
      </w:r>
      <w:r w:rsidR="004B0BDE">
        <w:t xml:space="preserve">lah </w:t>
      </w:r>
      <w:r w:rsidR="00EE36BA">
        <w:t>r</w:t>
      </w:r>
      <w:r w:rsidR="004B0BDE">
        <w:t xml:space="preserve">uhsatları, Adli </w:t>
      </w:r>
      <w:r w:rsidR="00EE36BA">
        <w:t>t</w:t>
      </w:r>
      <w:r w:rsidR="004B0BDE">
        <w:t xml:space="preserve">ıp Kayıtları, </w:t>
      </w:r>
      <w:r w:rsidR="00EE36BA">
        <w:t>m</w:t>
      </w:r>
      <w:r w:rsidR="004B0BDE">
        <w:t>ahkeme Kayıtları, Oy Kanıtları</w:t>
      </w:r>
      <w:r w:rsidR="00EE36BA">
        <w:t xml:space="preserve">, </w:t>
      </w:r>
      <w:r w:rsidR="00AA6994">
        <w:t>vs.</w:t>
      </w:r>
      <w:r w:rsidR="004B0BDE">
        <w:t>), Özel Kayıtlar (: Sözleşmeler, Kontratlar, İmzalar, Vakıflar, Emanetler, Kişisel GPS Kayıtları.)</w:t>
      </w:r>
      <w:r w:rsidR="00EE36BA">
        <w:t>,</w:t>
      </w:r>
      <w:r w:rsidR="00EE36BA" w:rsidRPr="00EE36BA">
        <w:t xml:space="preserve"> </w:t>
      </w:r>
      <w:r w:rsidR="00EE36BA">
        <w:t xml:space="preserve">diğer yarı kamusal kayıtlar </w:t>
      </w:r>
      <w:r w:rsidR="00AA6994">
        <w:t>(unvanlar-dereceler ,</w:t>
      </w:r>
      <w:r w:rsidR="00AA6994" w:rsidRPr="00AA6994">
        <w:t xml:space="preserve"> </w:t>
      </w:r>
      <w:r w:rsidR="00AA6994">
        <w:t>ağlık kayıtları, muhasebe kayıtlar vs.),</w:t>
      </w:r>
      <w:r w:rsidR="00AA6994" w:rsidRPr="00AA6994">
        <w:t xml:space="preserve"> </w:t>
      </w:r>
      <w:r w:rsidR="00AA6994">
        <w:t>fiziksel varlık kilitleri (tatil evi/otel odası kilitleri, araba- kiralık araba kilitleri, güvenlik kasası kilitleri vs.), Soyut Varlıklar (patentler, telif hakları, yazılım lisanları, oyun lisanları</w:t>
      </w:r>
      <w:r w:rsidR="00982746">
        <w:t xml:space="preserve"> vs.</w:t>
      </w:r>
      <w:r w:rsidR="00AA6994">
        <w:t>)</w:t>
      </w:r>
      <w:r w:rsidR="00982746">
        <w:t xml:space="preserve"> , dokümanlar,</w:t>
      </w:r>
      <w:r w:rsidR="00982746" w:rsidRPr="00982746">
        <w:t xml:space="preserve"> </w:t>
      </w:r>
      <w:r w:rsidR="00982746">
        <w:t xml:space="preserve"> veri kayıtları vs. tüm bu alanlarda </w:t>
      </w:r>
      <w:proofErr w:type="spellStart"/>
      <w:r w:rsidR="00982746">
        <w:t>blockchain</w:t>
      </w:r>
      <w:proofErr w:type="spellEnd"/>
      <w:r w:rsidR="00982746">
        <w:t xml:space="preserve"> teknolojisi kullanılabilir.</w:t>
      </w:r>
    </w:p>
    <w:p w14:paraId="49C9E16F" w14:textId="399789AE" w:rsidR="006B79D0" w:rsidRDefault="00982746" w:rsidP="006B79D0">
      <w:pPr>
        <w:pStyle w:val="PARAGRAFMETN"/>
      </w:pPr>
      <w:r>
        <w:t xml:space="preserve">Blockchain ‘in finans sektöründeki somut uygulama </w:t>
      </w:r>
      <w:r w:rsidR="004F03C5">
        <w:t>örnekleri:</w:t>
      </w:r>
      <w:r>
        <w:t xml:space="preserve"> </w:t>
      </w:r>
      <w:proofErr w:type="spellStart"/>
      <w:r>
        <w:t>Bitcoin</w:t>
      </w:r>
      <w:proofErr w:type="spellEnd"/>
      <w:r>
        <w:t xml:space="preserve">, </w:t>
      </w:r>
      <w:proofErr w:type="spellStart"/>
      <w:r>
        <w:t>Ethereum</w:t>
      </w:r>
      <w:proofErr w:type="spellEnd"/>
      <w:r>
        <w:t xml:space="preserve">, </w:t>
      </w:r>
      <w:proofErr w:type="spellStart"/>
      <w:r>
        <w:t>Hyperledger</w:t>
      </w:r>
      <w:proofErr w:type="spellEnd"/>
      <w:r>
        <w:t xml:space="preserve">, </w:t>
      </w:r>
      <w:proofErr w:type="spellStart"/>
      <w:r>
        <w:t>Ripple</w:t>
      </w:r>
      <w:proofErr w:type="spellEnd"/>
      <w:r>
        <w:t xml:space="preserve"> ve </w:t>
      </w:r>
      <w:proofErr w:type="spellStart"/>
      <w:r>
        <w:t>Everledger</w:t>
      </w:r>
      <w:proofErr w:type="spellEnd"/>
      <w:r>
        <w:t xml:space="preserve"> olarak sayılabilir</w:t>
      </w:r>
    </w:p>
    <w:p w14:paraId="0589A132" w14:textId="5FCE5410" w:rsidR="00020475" w:rsidRDefault="00020475" w:rsidP="006B79D0">
      <w:pPr>
        <w:pStyle w:val="PARAGRAFMETN"/>
      </w:pPr>
    </w:p>
    <w:p w14:paraId="097BD26B" w14:textId="56D13DF5" w:rsidR="00020475" w:rsidRDefault="00020475" w:rsidP="006B79D0">
      <w:pPr>
        <w:pStyle w:val="PARAGRAFMETN"/>
      </w:pPr>
    </w:p>
    <w:p w14:paraId="3442B679" w14:textId="7E5F0AF5" w:rsidR="00020475" w:rsidRDefault="00020475" w:rsidP="006B79D0">
      <w:pPr>
        <w:pStyle w:val="PARAGRAFMETN"/>
      </w:pPr>
    </w:p>
    <w:p w14:paraId="1F345264" w14:textId="7EA2E727" w:rsidR="00020475" w:rsidRDefault="00020475" w:rsidP="006B79D0">
      <w:pPr>
        <w:pStyle w:val="PARAGRAFMETN"/>
      </w:pPr>
    </w:p>
    <w:p w14:paraId="4A8AAC4B" w14:textId="45008D17" w:rsidR="00020475" w:rsidRDefault="00020475" w:rsidP="006B79D0">
      <w:pPr>
        <w:pStyle w:val="PARAGRAFMETN"/>
      </w:pPr>
    </w:p>
    <w:p w14:paraId="41318F03" w14:textId="25482FE5" w:rsidR="00020475" w:rsidRDefault="00020475" w:rsidP="006B79D0">
      <w:pPr>
        <w:pStyle w:val="PARAGRAFMETN"/>
      </w:pPr>
    </w:p>
    <w:p w14:paraId="5D623ACF" w14:textId="1C76F024" w:rsidR="00020475" w:rsidRDefault="00020475" w:rsidP="006B79D0">
      <w:pPr>
        <w:pStyle w:val="PARAGRAFMETN"/>
      </w:pPr>
    </w:p>
    <w:p w14:paraId="19E75FDC" w14:textId="5C553909" w:rsidR="00020475" w:rsidRDefault="00020475" w:rsidP="006B79D0">
      <w:pPr>
        <w:pStyle w:val="PARAGRAFMETN"/>
      </w:pPr>
    </w:p>
    <w:p w14:paraId="4C79FE5D" w14:textId="7F20056E" w:rsidR="00020475" w:rsidRDefault="00020475" w:rsidP="006B79D0">
      <w:pPr>
        <w:pStyle w:val="PARAGRAFMETN"/>
      </w:pPr>
    </w:p>
    <w:p w14:paraId="0A7D5064" w14:textId="77777777" w:rsidR="00020475" w:rsidRDefault="00020475" w:rsidP="006B79D0">
      <w:pPr>
        <w:pStyle w:val="PARAGRAFMETN"/>
      </w:pPr>
    </w:p>
    <w:p w14:paraId="604E146F" w14:textId="77777777" w:rsidR="00020475" w:rsidRDefault="00020475" w:rsidP="006B79D0">
      <w:pPr>
        <w:pStyle w:val="PARAGRAFMETN"/>
      </w:pPr>
    </w:p>
    <w:p w14:paraId="6E8804C0" w14:textId="5B6DA472" w:rsidR="00F41652" w:rsidRDefault="00020475" w:rsidP="006B79D0">
      <w:pPr>
        <w:pStyle w:val="Balk2"/>
        <w:numPr>
          <w:ilvl w:val="1"/>
          <w:numId w:val="10"/>
        </w:numPr>
      </w:pPr>
      <w:bookmarkStart w:id="45" w:name="_Toc92473384"/>
      <w:r>
        <w:lastRenderedPageBreak/>
        <w:t xml:space="preserve">Blockchain Zinciri ve Kripto Para ve Kripto </w:t>
      </w:r>
      <w:proofErr w:type="spellStart"/>
      <w:r>
        <w:t>Token</w:t>
      </w:r>
      <w:bookmarkEnd w:id="45"/>
      <w:proofErr w:type="spellEnd"/>
    </w:p>
    <w:p w14:paraId="798BD5DB" w14:textId="04283756" w:rsidR="00020475" w:rsidRDefault="00020475" w:rsidP="00020475">
      <w:pPr>
        <w:pStyle w:val="Balk3"/>
        <w:numPr>
          <w:ilvl w:val="2"/>
          <w:numId w:val="10"/>
        </w:numPr>
      </w:pPr>
      <w:bookmarkStart w:id="46" w:name="_Toc92473385"/>
      <w:r>
        <w:t>- Kripto Para</w:t>
      </w:r>
      <w:bookmarkEnd w:id="46"/>
    </w:p>
    <w:p w14:paraId="7D74C7F7" w14:textId="57D0DF4E" w:rsidR="00020475" w:rsidRPr="00020475" w:rsidRDefault="00020475" w:rsidP="00020475">
      <w:pPr>
        <w:pStyle w:val="PARAGRAFMETN"/>
        <w:rPr>
          <w:lang w:val="x-none" w:eastAsia="x-none"/>
        </w:rPr>
      </w:pPr>
      <w:proofErr w:type="spellStart"/>
      <w:r>
        <w:t>Kriptografi</w:t>
      </w:r>
      <w:proofErr w:type="spellEnd"/>
      <w:r>
        <w:t xml:space="preserve"> yöntemleriyle matematiksel işlemler kullanarak kripto madenciler tarafından yaratılan sanal dijital varlıklardır.</w:t>
      </w:r>
      <w:r w:rsidRPr="00020475">
        <w:t xml:space="preserve"> </w:t>
      </w:r>
      <w:r>
        <w:t xml:space="preserve">İlk yaratıldığında herhangi bir parasal karşılığı olmayan bu varlıkların </w:t>
      </w:r>
      <w:r w:rsidR="005772A5">
        <w:t>şu an</w:t>
      </w:r>
      <w:r>
        <w:t xml:space="preserve"> da diğer paralara karşı değerinin belirlendiği ve alım satım işlemlerinin yapılabildiği kripto para borsaları mevcuttur ve bu borsaların dünya da sayıları giderek artmaktadır.</w:t>
      </w:r>
      <w:r w:rsidRPr="00020475">
        <w:t xml:space="preserve"> </w:t>
      </w:r>
      <w:r>
        <w:t xml:space="preserve">İlk yaratılan kripto para </w:t>
      </w:r>
      <w:proofErr w:type="spellStart"/>
      <w:r>
        <w:t>Bitcoin</w:t>
      </w:r>
      <w:proofErr w:type="spellEnd"/>
      <w:r>
        <w:t xml:space="preserve"> olması nedeniyle ondan sonra yaratılan tüm </w:t>
      </w:r>
      <w:proofErr w:type="spellStart"/>
      <w:r>
        <w:t>coinlere</w:t>
      </w:r>
      <w:proofErr w:type="spellEnd"/>
      <w:r>
        <w:t xml:space="preserve"> </w:t>
      </w:r>
      <w:proofErr w:type="spellStart"/>
      <w:r>
        <w:t>altcoin</w:t>
      </w:r>
      <w:proofErr w:type="spellEnd"/>
      <w:r>
        <w:t xml:space="preserve"> denmektedir.</w:t>
      </w:r>
      <w:r w:rsidR="0045109C" w:rsidRPr="0045109C">
        <w:t xml:space="preserve"> </w:t>
      </w:r>
      <w:r w:rsidR="0045109C">
        <w:t>Merkezi olmayan dağıtık yapılarından dolayı devletler direkt olarak bu varlıkların yaratılmasını ve insanların bu varlıkları birbirlerine transfer edebilmesini yasaklamaları imkansızdır.</w:t>
      </w:r>
    </w:p>
    <w:p w14:paraId="0220006D" w14:textId="669248FC" w:rsidR="0045109C" w:rsidRDefault="0045109C" w:rsidP="0045109C">
      <w:pPr>
        <w:pStyle w:val="Balk3"/>
        <w:numPr>
          <w:ilvl w:val="2"/>
          <w:numId w:val="10"/>
        </w:numPr>
        <w:rPr>
          <w:lang w:val="tr-TR"/>
        </w:rPr>
      </w:pPr>
      <w:bookmarkStart w:id="47" w:name="_Toc92473386"/>
      <w:r>
        <w:rPr>
          <w:lang w:val="tr-TR"/>
        </w:rPr>
        <w:t xml:space="preserve">Kripto </w:t>
      </w:r>
      <w:proofErr w:type="spellStart"/>
      <w:r>
        <w:rPr>
          <w:lang w:val="tr-TR"/>
        </w:rPr>
        <w:t>token</w:t>
      </w:r>
      <w:bookmarkEnd w:id="47"/>
      <w:proofErr w:type="spellEnd"/>
      <w:r>
        <w:rPr>
          <w:lang w:val="tr-TR"/>
        </w:rPr>
        <w:t xml:space="preserve"> </w:t>
      </w:r>
    </w:p>
    <w:p w14:paraId="1506CA56" w14:textId="6772F3E6" w:rsidR="0045109C" w:rsidRDefault="0045109C" w:rsidP="0045109C">
      <w:pPr>
        <w:pStyle w:val="PARAGRAFMETN"/>
      </w:pPr>
      <w:r>
        <w:t xml:space="preserve">Kelime karşılığı jeton anlamına gelen her türlü girişim </w:t>
      </w:r>
      <w:proofErr w:type="spellStart"/>
      <w:r>
        <w:t>token</w:t>
      </w:r>
      <w:proofErr w:type="spellEnd"/>
      <w:r>
        <w:t xml:space="preserve"> haline getirilebilir ve sisteme yüklenip satılabilir.</w:t>
      </w:r>
      <w:r w:rsidRPr="0045109C">
        <w:t xml:space="preserve"> </w:t>
      </w:r>
      <w:r>
        <w:t xml:space="preserve">Aynı zamanda bu teknolojik sistemde, yarattığın bir </w:t>
      </w:r>
      <w:proofErr w:type="spellStart"/>
      <w:r>
        <w:t>tokenin</w:t>
      </w:r>
      <w:proofErr w:type="spellEnd"/>
      <w:r>
        <w:t xml:space="preserve"> sadece takas edilebilme, borç verilebilme veya devredilebilme gibi özel standartların olduğu seçeneklerde bulunuyor.</w:t>
      </w:r>
      <w:r w:rsidRPr="0045109C">
        <w:t xml:space="preserve"> </w:t>
      </w:r>
      <w:proofErr w:type="spellStart"/>
      <w:r>
        <w:t>Tokenin</w:t>
      </w:r>
      <w:proofErr w:type="spellEnd"/>
      <w:r>
        <w:t xml:space="preserve"> ne olduğunu en basit ifadeyle, belli bir değere sahip varlık olarak tanımlayabiliriz.</w:t>
      </w:r>
      <w:r w:rsidRPr="0045109C">
        <w:t xml:space="preserve"> </w:t>
      </w:r>
      <w:r>
        <w:t xml:space="preserve">Bilgisayar yazılımcısıysan ürettiğin bir programı sistemden kullanım hakkını satabilirsin. Büyük bir üretimciysen şirketin hisselerini, küçük bir projen dahi varsa </w:t>
      </w:r>
      <w:proofErr w:type="spellStart"/>
      <w:r>
        <w:t>token</w:t>
      </w:r>
      <w:proofErr w:type="spellEnd"/>
      <w:r>
        <w:t xml:space="preserve"> değerini oluşturup sistemden yatırımcılara sunup satabilirsin. Şarkıcıysan şarkılarının dinlenme hakkını, film yapımcısıysan filminin izleme hakkını, spor kulübüysen maçının izlenme hakkını bir sözleşme yapıp sisteme yükleyebilir ve bu hakkı belli bir ‘’</w:t>
      </w:r>
      <w:proofErr w:type="spellStart"/>
      <w:r>
        <w:t>Gas</w:t>
      </w:r>
      <w:proofErr w:type="spellEnd"/>
      <w:r>
        <w:t xml:space="preserve"> ücreti ‘’ karşılığında satabilirsin.</w:t>
      </w:r>
      <w:r w:rsidRPr="0045109C">
        <w:t xml:space="preserve"> </w:t>
      </w:r>
      <w:proofErr w:type="spellStart"/>
      <w:r>
        <w:t>Gas</w:t>
      </w:r>
      <w:proofErr w:type="spellEnd"/>
      <w:r>
        <w:t xml:space="preserve"> ücreti </w:t>
      </w:r>
      <w:proofErr w:type="spellStart"/>
      <w:r>
        <w:t>tokenlar</w:t>
      </w:r>
      <w:proofErr w:type="spellEnd"/>
      <w:r>
        <w:t xml:space="preserve"> satın alınırken belirlenen bir değeri ifade ediyor. Her kripto para borsasında </w:t>
      </w:r>
      <w:proofErr w:type="spellStart"/>
      <w:r>
        <w:t>token</w:t>
      </w:r>
      <w:proofErr w:type="spellEnd"/>
      <w:r>
        <w:t xml:space="preserve"> alım satım işlemi yapılamıyor daha çok sözleşme oluşturulma özelliği taşıyan kripto para ağlarından işlemler gerçekleştirilebiliyor.</w:t>
      </w:r>
    </w:p>
    <w:p w14:paraId="731BEEC7" w14:textId="7D34E171" w:rsidR="00D947F4" w:rsidRDefault="00D947F4" w:rsidP="0045109C">
      <w:pPr>
        <w:pStyle w:val="PARAGRAFMETN"/>
        <w:rPr>
          <w:lang w:eastAsia="x-none"/>
        </w:rPr>
      </w:pPr>
    </w:p>
    <w:p w14:paraId="70B9AE0C" w14:textId="1E570842" w:rsidR="0021767F" w:rsidRDefault="0021767F" w:rsidP="0045109C">
      <w:pPr>
        <w:pStyle w:val="PARAGRAFMETN"/>
        <w:rPr>
          <w:lang w:eastAsia="x-none"/>
        </w:rPr>
      </w:pPr>
    </w:p>
    <w:p w14:paraId="0BE4963C" w14:textId="7C719681" w:rsidR="0021767F" w:rsidRDefault="0021767F" w:rsidP="0045109C">
      <w:pPr>
        <w:pStyle w:val="PARAGRAFMETN"/>
        <w:rPr>
          <w:lang w:eastAsia="x-none"/>
        </w:rPr>
      </w:pPr>
    </w:p>
    <w:p w14:paraId="2CA7C894" w14:textId="35E73070" w:rsidR="0021767F" w:rsidRDefault="0021767F" w:rsidP="0045109C">
      <w:pPr>
        <w:pStyle w:val="PARAGRAFMETN"/>
        <w:rPr>
          <w:lang w:eastAsia="x-none"/>
        </w:rPr>
      </w:pPr>
    </w:p>
    <w:p w14:paraId="0139FF20" w14:textId="7DD8F738" w:rsidR="0021767F" w:rsidRDefault="0021767F" w:rsidP="0045109C">
      <w:pPr>
        <w:pStyle w:val="PARAGRAFMETN"/>
        <w:rPr>
          <w:lang w:eastAsia="x-none"/>
        </w:rPr>
      </w:pPr>
    </w:p>
    <w:p w14:paraId="0791177F" w14:textId="01A3C07D" w:rsidR="0021767F" w:rsidRDefault="0021767F" w:rsidP="0045109C">
      <w:pPr>
        <w:pStyle w:val="PARAGRAFMETN"/>
        <w:rPr>
          <w:lang w:eastAsia="x-none"/>
        </w:rPr>
      </w:pPr>
    </w:p>
    <w:p w14:paraId="021C1BEF" w14:textId="6DC25FE3" w:rsidR="0021767F" w:rsidRDefault="0021767F" w:rsidP="0045109C">
      <w:pPr>
        <w:pStyle w:val="PARAGRAFMETN"/>
        <w:rPr>
          <w:lang w:eastAsia="x-none"/>
        </w:rPr>
      </w:pPr>
    </w:p>
    <w:p w14:paraId="54E5748F" w14:textId="77777777" w:rsidR="0021767F" w:rsidRPr="0045109C" w:rsidRDefault="0021767F" w:rsidP="0045109C">
      <w:pPr>
        <w:pStyle w:val="PARAGRAFMETN"/>
        <w:rPr>
          <w:lang w:eastAsia="x-none"/>
        </w:rPr>
      </w:pPr>
    </w:p>
    <w:p w14:paraId="07C9C7C3" w14:textId="49A59442" w:rsidR="00D947F4" w:rsidRDefault="0021767F" w:rsidP="0021767F">
      <w:pPr>
        <w:pStyle w:val="Balk2"/>
        <w:numPr>
          <w:ilvl w:val="1"/>
          <w:numId w:val="10"/>
        </w:numPr>
      </w:pPr>
      <w:bookmarkStart w:id="48" w:name="_Toc92473387"/>
      <w:r>
        <w:t>Blok Zinciri Teknolojisinde Akıllı Sözleşmeler</w:t>
      </w:r>
      <w:bookmarkEnd w:id="48"/>
    </w:p>
    <w:p w14:paraId="218D6D44" w14:textId="7DB19A3F" w:rsidR="0021767F" w:rsidRDefault="0021767F" w:rsidP="0021767F">
      <w:pPr>
        <w:pStyle w:val="PARAGRAFMETN"/>
        <w:ind w:left="360"/>
      </w:pPr>
      <w:r>
        <w:t xml:space="preserve">Akıllı sözleşmeler, merkezi bir otoriteye gerek duymadan 2 veya daha çok kişi arasında, </w:t>
      </w:r>
      <w:proofErr w:type="spellStart"/>
      <w:r>
        <w:t>Ethereum</w:t>
      </w:r>
      <w:proofErr w:type="spellEnd"/>
      <w:r>
        <w:t xml:space="preserve"> gibi altyapısı olan platformlarda blokların içine kolaylıkla veriler yüklenerek yapılabilir. Sisteme yüklenen sözleşme, içerik koşullarına göre otomatik olarak istenilen aksiyonu almak üzere tasarlanmıştır.</w:t>
      </w:r>
      <w:r w:rsidRPr="0021767F">
        <w:t xml:space="preserve"> </w:t>
      </w:r>
      <w:r>
        <w:t>Bu sözleşmeler, gerçek sözleşmelerden farklı olarak arada tapu dairesi, noter gibi kamusal otoritelere ihtiyaç duymaz.</w:t>
      </w:r>
      <w:r w:rsidRPr="0021767F">
        <w:t xml:space="preserve"> </w:t>
      </w:r>
      <w:r>
        <w:t>Blok zinciri teknolojisinde akıllı sözleşmeler, özellikle sağlık sektöründe, ticarette ve kamusal alanların tümünde hız ve işlem maliyeti avantajları sağlayacaktır.</w:t>
      </w:r>
      <w:r w:rsidRPr="0021767F">
        <w:t xml:space="preserve"> </w:t>
      </w:r>
      <w:proofErr w:type="gramStart"/>
      <w:r>
        <w:t>Şuan</w:t>
      </w:r>
      <w:proofErr w:type="gramEnd"/>
      <w:r>
        <w:t xml:space="preserve"> için tek problemin devletlerin bu sistemi tanımaması ve yapılan sözleşmelere dayanarak hukuksal yaptırımların olmamasıdır</w:t>
      </w:r>
    </w:p>
    <w:p w14:paraId="21775EE5" w14:textId="7B804257" w:rsidR="0021767F" w:rsidRDefault="0021767F" w:rsidP="0021767F">
      <w:pPr>
        <w:pStyle w:val="PARAGRAFMETN"/>
        <w:ind w:left="360"/>
      </w:pPr>
    </w:p>
    <w:p w14:paraId="027E0AEE" w14:textId="387601BC" w:rsidR="0021767F" w:rsidRDefault="0021767F" w:rsidP="0021767F">
      <w:pPr>
        <w:pStyle w:val="PARAGRAFMETN"/>
        <w:ind w:left="360"/>
      </w:pPr>
    </w:p>
    <w:p w14:paraId="222D68C3" w14:textId="4318B4B1" w:rsidR="0021767F" w:rsidRDefault="0021767F" w:rsidP="0021767F">
      <w:pPr>
        <w:pStyle w:val="PARAGRAFMETN"/>
        <w:ind w:left="360"/>
      </w:pPr>
    </w:p>
    <w:p w14:paraId="25D8B874" w14:textId="0628FEEE" w:rsidR="0021767F" w:rsidRDefault="0021767F" w:rsidP="0021767F">
      <w:pPr>
        <w:pStyle w:val="PARAGRAFMETN"/>
        <w:ind w:left="360"/>
      </w:pPr>
    </w:p>
    <w:p w14:paraId="6DC89A32" w14:textId="43D050AC" w:rsidR="0021767F" w:rsidRDefault="0021767F" w:rsidP="0021767F">
      <w:pPr>
        <w:pStyle w:val="PARAGRAFMETN"/>
        <w:ind w:left="360"/>
      </w:pPr>
    </w:p>
    <w:p w14:paraId="29B3AE87" w14:textId="6D3B34ED" w:rsidR="0021767F" w:rsidRDefault="0021767F" w:rsidP="0021767F">
      <w:pPr>
        <w:pStyle w:val="PARAGRAFMETN"/>
        <w:ind w:left="360"/>
      </w:pPr>
    </w:p>
    <w:p w14:paraId="136A57AB" w14:textId="71B2006D" w:rsidR="0021767F" w:rsidRDefault="0021767F" w:rsidP="0021767F">
      <w:pPr>
        <w:pStyle w:val="PARAGRAFMETN"/>
        <w:ind w:left="360"/>
      </w:pPr>
    </w:p>
    <w:p w14:paraId="54C75679" w14:textId="7E4D49FA" w:rsidR="0021767F" w:rsidRDefault="0021767F" w:rsidP="0021767F">
      <w:pPr>
        <w:pStyle w:val="PARAGRAFMETN"/>
        <w:ind w:left="360"/>
      </w:pPr>
    </w:p>
    <w:p w14:paraId="761BFCD8" w14:textId="2ABFE295" w:rsidR="0021767F" w:rsidRDefault="0021767F" w:rsidP="0021767F">
      <w:pPr>
        <w:pStyle w:val="PARAGRAFMETN"/>
        <w:ind w:left="360"/>
      </w:pPr>
    </w:p>
    <w:p w14:paraId="1E642833" w14:textId="0366FD9B" w:rsidR="0021767F" w:rsidRDefault="0021767F" w:rsidP="0021767F">
      <w:pPr>
        <w:pStyle w:val="PARAGRAFMETN"/>
        <w:ind w:left="360"/>
      </w:pPr>
    </w:p>
    <w:p w14:paraId="211BC4F4" w14:textId="415F8D79" w:rsidR="0021767F" w:rsidRDefault="0021767F" w:rsidP="0021767F">
      <w:pPr>
        <w:pStyle w:val="PARAGRAFMETN"/>
        <w:ind w:left="360"/>
      </w:pPr>
    </w:p>
    <w:p w14:paraId="09C323B7" w14:textId="2C69355B" w:rsidR="0021767F" w:rsidRDefault="0021767F" w:rsidP="0021767F">
      <w:pPr>
        <w:pStyle w:val="PARAGRAFMETN"/>
        <w:ind w:left="360"/>
      </w:pPr>
    </w:p>
    <w:p w14:paraId="5B30AD1D" w14:textId="756E0F31" w:rsidR="0021767F" w:rsidRDefault="0021767F" w:rsidP="0021767F">
      <w:pPr>
        <w:pStyle w:val="PARAGRAFMETN"/>
        <w:ind w:left="360"/>
      </w:pPr>
    </w:p>
    <w:p w14:paraId="1A49CCF4" w14:textId="1C4873C0" w:rsidR="0021767F" w:rsidRDefault="0021767F" w:rsidP="0021767F">
      <w:pPr>
        <w:pStyle w:val="PARAGRAFMETN"/>
        <w:ind w:left="360"/>
      </w:pPr>
    </w:p>
    <w:p w14:paraId="228D4EB0" w14:textId="221089C9" w:rsidR="0021767F" w:rsidRDefault="0021767F" w:rsidP="0021767F">
      <w:pPr>
        <w:pStyle w:val="PARAGRAFMETN"/>
        <w:ind w:left="360"/>
      </w:pPr>
    </w:p>
    <w:p w14:paraId="4872FB42" w14:textId="3A322C6C" w:rsidR="001A4CF1" w:rsidRDefault="001A4CF1" w:rsidP="0034084F">
      <w:pPr>
        <w:pStyle w:val="Balk1"/>
        <w:numPr>
          <w:ilvl w:val="0"/>
          <w:numId w:val="0"/>
        </w:numPr>
        <w:jc w:val="left"/>
      </w:pPr>
      <w:bookmarkStart w:id="49" w:name="_Toc92473388"/>
      <w:r>
        <w:lastRenderedPageBreak/>
        <w:t>3.RASPBERRY Pİ İLE BLOCKCHAİN DÜZENEĞİ GELİŞTİRME</w:t>
      </w:r>
      <w:bookmarkEnd w:id="49"/>
    </w:p>
    <w:p w14:paraId="31DEF497" w14:textId="63E77D6B" w:rsidR="0034084F" w:rsidRDefault="0034084F" w:rsidP="0034084F">
      <w:pPr>
        <w:pStyle w:val="PARAGRAFMETN"/>
        <w:rPr>
          <w:lang w:eastAsia="x-none"/>
        </w:rPr>
      </w:pPr>
      <w:r>
        <w:rPr>
          <w:lang w:eastAsia="x-none"/>
        </w:rPr>
        <w:t xml:space="preserve"> İlk adım </w:t>
      </w:r>
      <w:proofErr w:type="spellStart"/>
      <w:r>
        <w:rPr>
          <w:lang w:eastAsia="x-none"/>
        </w:rPr>
        <w:t>raspberry</w:t>
      </w:r>
      <w:proofErr w:type="spellEnd"/>
      <w:r>
        <w:rPr>
          <w:lang w:eastAsia="x-none"/>
        </w:rPr>
        <w:t xml:space="preserve"> </w:t>
      </w:r>
      <w:r w:rsidR="00532F83">
        <w:rPr>
          <w:lang w:eastAsia="x-none"/>
        </w:rPr>
        <w:t xml:space="preserve">Pİ OS </w:t>
      </w:r>
      <w:proofErr w:type="spellStart"/>
      <w:r w:rsidR="00532F83">
        <w:rPr>
          <w:lang w:eastAsia="x-none"/>
        </w:rPr>
        <w:t>Lite</w:t>
      </w:r>
      <w:proofErr w:type="spellEnd"/>
      <w:r w:rsidR="00532F83">
        <w:rPr>
          <w:lang w:eastAsia="x-none"/>
        </w:rPr>
        <w:t xml:space="preserve"> sürümünü kuruyoruz</w:t>
      </w:r>
    </w:p>
    <w:p w14:paraId="348B895C" w14:textId="55248550" w:rsidR="0034084F" w:rsidRDefault="00532F83" w:rsidP="0034084F">
      <w:pPr>
        <w:pStyle w:val="PARAGRAFMETN"/>
        <w:rPr>
          <w:lang w:eastAsia="x-none"/>
        </w:rPr>
      </w:pPr>
      <w:r>
        <w:rPr>
          <w:noProof/>
          <w:lang w:eastAsia="x-none"/>
        </w:rPr>
        <w:drawing>
          <wp:inline distT="0" distB="0" distL="0" distR="0" wp14:anchorId="751B35AF" wp14:editId="7F1748D4">
            <wp:extent cx="5401310" cy="3523615"/>
            <wp:effectExtent l="0" t="0" r="8890" b="635"/>
            <wp:docPr id="8" name="Resim 8" descr="metin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Resim 8" descr="metin içeren bir resim&#10;&#10;Açıklama otomatik olarak oluşturuldu"/>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01310" cy="3523615"/>
                    </a:xfrm>
                    <a:prstGeom prst="rect">
                      <a:avLst/>
                    </a:prstGeom>
                  </pic:spPr>
                </pic:pic>
              </a:graphicData>
            </a:graphic>
          </wp:inline>
        </w:drawing>
      </w:r>
    </w:p>
    <w:p w14:paraId="070FDA4A" w14:textId="395A4561" w:rsidR="0034084F" w:rsidRDefault="0034084F" w:rsidP="0034084F">
      <w:pPr>
        <w:pStyle w:val="PARAGRAFMETN"/>
        <w:rPr>
          <w:lang w:eastAsia="x-none"/>
        </w:rPr>
      </w:pPr>
    </w:p>
    <w:p w14:paraId="5FD4CFF0" w14:textId="4433CE7C" w:rsidR="00B159E1" w:rsidRDefault="005772A5" w:rsidP="00851016">
      <w:pPr>
        <w:pStyle w:val="NormalWeb"/>
        <w:shd w:val="clear" w:color="auto" w:fill="FFFFFF"/>
        <w:rPr>
          <w:color w:val="212121"/>
        </w:rPr>
      </w:pPr>
      <w:proofErr w:type="spellStart"/>
      <w:r>
        <w:rPr>
          <w:color w:val="212121"/>
        </w:rPr>
        <w:t>Raspberry</w:t>
      </w:r>
      <w:proofErr w:type="spellEnd"/>
      <w:r>
        <w:rPr>
          <w:color w:val="212121"/>
        </w:rPr>
        <w:t xml:space="preserve"> pi </w:t>
      </w:r>
      <w:proofErr w:type="spellStart"/>
      <w:r>
        <w:rPr>
          <w:color w:val="212121"/>
        </w:rPr>
        <w:t>imager</w:t>
      </w:r>
      <w:proofErr w:type="spellEnd"/>
      <w:r>
        <w:rPr>
          <w:color w:val="212121"/>
        </w:rPr>
        <w:t xml:space="preserve"> ile kurulum yaparken gelişmiş ayarlar seçeneğinden kendimize </w:t>
      </w:r>
      <w:proofErr w:type="spellStart"/>
      <w:r>
        <w:rPr>
          <w:color w:val="212121"/>
        </w:rPr>
        <w:t>local</w:t>
      </w:r>
      <w:proofErr w:type="spellEnd"/>
      <w:r>
        <w:rPr>
          <w:color w:val="212121"/>
        </w:rPr>
        <w:t xml:space="preserve"> ağ adı belirleyip modemimizden </w:t>
      </w:r>
      <w:proofErr w:type="spellStart"/>
      <w:r>
        <w:rPr>
          <w:color w:val="212121"/>
        </w:rPr>
        <w:t>wifi</w:t>
      </w:r>
      <w:proofErr w:type="spellEnd"/>
      <w:r>
        <w:rPr>
          <w:color w:val="212121"/>
        </w:rPr>
        <w:t xml:space="preserve"> ağ adı ve </w:t>
      </w:r>
      <w:proofErr w:type="spellStart"/>
      <w:r>
        <w:rPr>
          <w:color w:val="212121"/>
        </w:rPr>
        <w:t>şifresinide</w:t>
      </w:r>
      <w:proofErr w:type="spellEnd"/>
      <w:r>
        <w:rPr>
          <w:color w:val="212121"/>
        </w:rPr>
        <w:t xml:space="preserve"> </w:t>
      </w:r>
      <w:proofErr w:type="spellStart"/>
      <w:r>
        <w:rPr>
          <w:color w:val="212121"/>
        </w:rPr>
        <w:t>rapberry</w:t>
      </w:r>
      <w:proofErr w:type="spellEnd"/>
      <w:r>
        <w:rPr>
          <w:color w:val="212121"/>
        </w:rPr>
        <w:t xml:space="preserve"> </w:t>
      </w:r>
      <w:proofErr w:type="spellStart"/>
      <w:r>
        <w:rPr>
          <w:color w:val="212121"/>
        </w:rPr>
        <w:t>pi’mize</w:t>
      </w:r>
      <w:proofErr w:type="spellEnd"/>
      <w:r>
        <w:rPr>
          <w:color w:val="212121"/>
        </w:rPr>
        <w:t xml:space="preserve"> kaydettik.</w:t>
      </w:r>
    </w:p>
    <w:p w14:paraId="12855094" w14:textId="1F70F5F7" w:rsidR="00FF71C7" w:rsidRDefault="00FF71C7" w:rsidP="00851016">
      <w:pPr>
        <w:pStyle w:val="NormalWeb"/>
        <w:shd w:val="clear" w:color="auto" w:fill="FFFFFF"/>
        <w:rPr>
          <w:color w:val="212121"/>
        </w:rPr>
      </w:pPr>
    </w:p>
    <w:p w14:paraId="4B98C10C" w14:textId="3E32CBAA" w:rsidR="00FF71C7" w:rsidRDefault="00FF71C7" w:rsidP="00851016">
      <w:pPr>
        <w:pStyle w:val="NormalWeb"/>
        <w:shd w:val="clear" w:color="auto" w:fill="FFFFFF"/>
        <w:rPr>
          <w:color w:val="212121"/>
        </w:rPr>
      </w:pPr>
    </w:p>
    <w:p w14:paraId="3DBC1E96" w14:textId="74EE348F" w:rsidR="00FF71C7" w:rsidRDefault="00FF71C7" w:rsidP="00851016">
      <w:pPr>
        <w:pStyle w:val="NormalWeb"/>
        <w:shd w:val="clear" w:color="auto" w:fill="FFFFFF"/>
        <w:rPr>
          <w:color w:val="212121"/>
        </w:rPr>
      </w:pPr>
    </w:p>
    <w:p w14:paraId="71634A82" w14:textId="092E411C" w:rsidR="00FF71C7" w:rsidRDefault="00FF71C7" w:rsidP="00851016">
      <w:pPr>
        <w:pStyle w:val="NormalWeb"/>
        <w:shd w:val="clear" w:color="auto" w:fill="FFFFFF"/>
        <w:rPr>
          <w:color w:val="212121"/>
        </w:rPr>
      </w:pPr>
    </w:p>
    <w:p w14:paraId="4E848798" w14:textId="4D52A371" w:rsidR="00FF71C7" w:rsidRDefault="00FF71C7" w:rsidP="00851016">
      <w:pPr>
        <w:pStyle w:val="NormalWeb"/>
        <w:shd w:val="clear" w:color="auto" w:fill="FFFFFF"/>
        <w:rPr>
          <w:color w:val="212121"/>
        </w:rPr>
      </w:pPr>
    </w:p>
    <w:p w14:paraId="7654FBFE" w14:textId="3554263A" w:rsidR="00FF71C7" w:rsidRDefault="00FF71C7" w:rsidP="00851016">
      <w:pPr>
        <w:pStyle w:val="NormalWeb"/>
        <w:shd w:val="clear" w:color="auto" w:fill="FFFFFF"/>
        <w:rPr>
          <w:color w:val="212121"/>
        </w:rPr>
      </w:pPr>
    </w:p>
    <w:p w14:paraId="784B48B9" w14:textId="7B31D03F" w:rsidR="00FF71C7" w:rsidRDefault="00FF71C7" w:rsidP="00851016">
      <w:pPr>
        <w:pStyle w:val="NormalWeb"/>
        <w:shd w:val="clear" w:color="auto" w:fill="FFFFFF"/>
        <w:rPr>
          <w:color w:val="212121"/>
        </w:rPr>
      </w:pPr>
    </w:p>
    <w:p w14:paraId="410F0895" w14:textId="77777777" w:rsidR="00FF71C7" w:rsidRDefault="00FF71C7" w:rsidP="00851016">
      <w:pPr>
        <w:pStyle w:val="NormalWeb"/>
        <w:shd w:val="clear" w:color="auto" w:fill="FFFFFF"/>
        <w:rPr>
          <w:color w:val="212121"/>
        </w:rPr>
      </w:pPr>
    </w:p>
    <w:p w14:paraId="06BBA307" w14:textId="2378EC87" w:rsidR="0029673D" w:rsidRDefault="0029673D" w:rsidP="00851016">
      <w:pPr>
        <w:pStyle w:val="NormalWeb"/>
        <w:shd w:val="clear" w:color="auto" w:fill="FFFFFF"/>
        <w:rPr>
          <w:color w:val="212121"/>
        </w:rPr>
      </w:pPr>
      <w:proofErr w:type="spellStart"/>
      <w:r>
        <w:rPr>
          <w:color w:val="212121"/>
        </w:rPr>
        <w:lastRenderedPageBreak/>
        <w:t>İmager</w:t>
      </w:r>
      <w:proofErr w:type="spellEnd"/>
      <w:r>
        <w:rPr>
          <w:color w:val="212121"/>
        </w:rPr>
        <w:t xml:space="preserve"> dosyamızı oluşturup SD kartımıza yazdıktan sonra bu kartı </w:t>
      </w:r>
      <w:proofErr w:type="spellStart"/>
      <w:r>
        <w:rPr>
          <w:color w:val="212121"/>
        </w:rPr>
        <w:t>raspberry</w:t>
      </w:r>
      <w:proofErr w:type="spellEnd"/>
      <w:r>
        <w:rPr>
          <w:color w:val="212121"/>
        </w:rPr>
        <w:t xml:space="preserve"> </w:t>
      </w:r>
      <w:proofErr w:type="spellStart"/>
      <w:r>
        <w:rPr>
          <w:color w:val="212121"/>
        </w:rPr>
        <w:t>pi’nin</w:t>
      </w:r>
      <w:proofErr w:type="spellEnd"/>
      <w:r>
        <w:rPr>
          <w:color w:val="212121"/>
        </w:rPr>
        <w:t xml:space="preserve"> SD kart </w:t>
      </w:r>
      <w:proofErr w:type="spellStart"/>
      <w:r>
        <w:rPr>
          <w:color w:val="212121"/>
        </w:rPr>
        <w:t>slotuna</w:t>
      </w:r>
      <w:proofErr w:type="spellEnd"/>
      <w:r>
        <w:rPr>
          <w:color w:val="212121"/>
        </w:rPr>
        <w:t xml:space="preserve"> takıyoruz. Ardından güç bağlantımızı yapıp </w:t>
      </w:r>
      <w:proofErr w:type="spellStart"/>
      <w:r>
        <w:rPr>
          <w:color w:val="212121"/>
        </w:rPr>
        <w:t>raspberry</w:t>
      </w:r>
      <w:proofErr w:type="spellEnd"/>
      <w:r>
        <w:rPr>
          <w:color w:val="212121"/>
        </w:rPr>
        <w:t xml:space="preserve"> </w:t>
      </w:r>
      <w:proofErr w:type="spellStart"/>
      <w:r>
        <w:rPr>
          <w:color w:val="212121"/>
        </w:rPr>
        <w:t>pi’mizi</w:t>
      </w:r>
      <w:proofErr w:type="spellEnd"/>
      <w:r>
        <w:rPr>
          <w:color w:val="212121"/>
        </w:rPr>
        <w:t xml:space="preserve"> çalıştırıyoruz. </w:t>
      </w:r>
      <w:proofErr w:type="spellStart"/>
      <w:r>
        <w:rPr>
          <w:color w:val="212121"/>
        </w:rPr>
        <w:t>Raspberry</w:t>
      </w:r>
      <w:proofErr w:type="spellEnd"/>
      <w:r>
        <w:rPr>
          <w:color w:val="212121"/>
        </w:rPr>
        <w:t xml:space="preserve"> pi çalıştıktan sonra bilgisayarımızdan Shell(kabuk) terminalini açıyoruz. Terminalde </w:t>
      </w:r>
      <w:proofErr w:type="spellStart"/>
      <w:r>
        <w:rPr>
          <w:color w:val="212121"/>
        </w:rPr>
        <w:t>raspberry</w:t>
      </w:r>
      <w:proofErr w:type="spellEnd"/>
      <w:r>
        <w:rPr>
          <w:color w:val="212121"/>
        </w:rPr>
        <w:t xml:space="preserve"> pi </w:t>
      </w:r>
      <w:r w:rsidR="00EF4650">
        <w:rPr>
          <w:color w:val="212121"/>
        </w:rPr>
        <w:t>ile bağlantı</w:t>
      </w:r>
      <w:r>
        <w:rPr>
          <w:color w:val="212121"/>
        </w:rPr>
        <w:t xml:space="preserve"> kurmak için aşağıdaki komut satırını çalıştırıyoruz.</w:t>
      </w:r>
    </w:p>
    <w:p w14:paraId="2A14112B" w14:textId="669900E9" w:rsidR="0029673D" w:rsidRDefault="00FF71C7" w:rsidP="0029673D">
      <w:pPr>
        <w:pStyle w:val="NormalWeb"/>
        <w:rPr>
          <w:color w:val="212121"/>
        </w:rPr>
      </w:pPr>
      <w:proofErr w:type="spellStart"/>
      <w:proofErr w:type="gramStart"/>
      <w:r>
        <w:rPr>
          <w:color w:val="212121"/>
        </w:rPr>
        <w:t>s</w:t>
      </w:r>
      <w:r w:rsidR="0029673D">
        <w:rPr>
          <w:color w:val="212121"/>
        </w:rPr>
        <w:t>sh</w:t>
      </w:r>
      <w:proofErr w:type="spellEnd"/>
      <w:proofErr w:type="gramEnd"/>
      <w:r w:rsidR="0029673D">
        <w:rPr>
          <w:color w:val="212121"/>
        </w:rPr>
        <w:t xml:space="preserve"> </w:t>
      </w:r>
      <w:hyperlink r:id="rId18" w:history="1">
        <w:r w:rsidRPr="00C50AFB">
          <w:rPr>
            <w:rStyle w:val="Kpr"/>
          </w:rPr>
          <w:t>pi@baturaspberry.local</w:t>
        </w:r>
      </w:hyperlink>
    </w:p>
    <w:p w14:paraId="5D83A8A0" w14:textId="311D0302" w:rsidR="00FF71C7" w:rsidRDefault="0012497E" w:rsidP="0029673D">
      <w:pPr>
        <w:pStyle w:val="NormalWeb"/>
        <w:rPr>
          <w:color w:val="212121"/>
        </w:rPr>
      </w:pPr>
      <w:r>
        <w:rPr>
          <w:noProof/>
          <w:color w:val="212121"/>
        </w:rPr>
        <w:drawing>
          <wp:inline distT="0" distB="0" distL="0" distR="0" wp14:anchorId="4109322D" wp14:editId="7F353C39">
            <wp:extent cx="5401310" cy="1656715"/>
            <wp:effectExtent l="0" t="0" r="8890" b="635"/>
            <wp:docPr id="12" name="Resim 12" descr="metin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Resim 12" descr="metin içeren bir resim&#10;&#10;Açıklama otomatik olarak oluşturuldu"/>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401310" cy="1656715"/>
                    </a:xfrm>
                    <a:prstGeom prst="rect">
                      <a:avLst/>
                    </a:prstGeom>
                  </pic:spPr>
                </pic:pic>
              </a:graphicData>
            </a:graphic>
          </wp:inline>
        </w:drawing>
      </w:r>
    </w:p>
    <w:p w14:paraId="4A2E2ECA" w14:textId="7B79C21B" w:rsidR="00FF71C7" w:rsidRDefault="00FF71C7" w:rsidP="0029673D">
      <w:pPr>
        <w:pStyle w:val="NormalWeb"/>
        <w:rPr>
          <w:color w:val="212121"/>
        </w:rPr>
      </w:pPr>
      <w:r>
        <w:rPr>
          <w:color w:val="212121"/>
        </w:rPr>
        <w:t xml:space="preserve">Bu komutu yazdıktan sonra daha önce oluşturduğumuz </w:t>
      </w:r>
      <w:r w:rsidR="00EF4650">
        <w:rPr>
          <w:color w:val="212121"/>
        </w:rPr>
        <w:t>parolamızı da</w:t>
      </w:r>
      <w:r>
        <w:rPr>
          <w:color w:val="212121"/>
        </w:rPr>
        <w:t xml:space="preserve"> giriyoruz ve resimde görüldüğü üzere </w:t>
      </w:r>
      <w:proofErr w:type="spellStart"/>
      <w:r>
        <w:rPr>
          <w:color w:val="212121"/>
        </w:rPr>
        <w:t>raspberry</w:t>
      </w:r>
      <w:proofErr w:type="spellEnd"/>
      <w:r>
        <w:rPr>
          <w:color w:val="212121"/>
        </w:rPr>
        <w:t xml:space="preserve"> ile bağlantımız kurulmuş oluyor. Ardından </w:t>
      </w:r>
      <w:proofErr w:type="spellStart"/>
      <w:r>
        <w:rPr>
          <w:color w:val="212121"/>
        </w:rPr>
        <w:t>raspberry</w:t>
      </w:r>
      <w:proofErr w:type="spellEnd"/>
      <w:r>
        <w:rPr>
          <w:color w:val="212121"/>
        </w:rPr>
        <w:t xml:space="preserve"> Pİ OS’un en güncel sürümde olduğundan emin olmak için </w:t>
      </w:r>
    </w:p>
    <w:p w14:paraId="330703D6" w14:textId="5F54C1DD" w:rsidR="00FF71C7" w:rsidRDefault="00FF71C7" w:rsidP="0029673D">
      <w:pPr>
        <w:pStyle w:val="NormalWeb"/>
        <w:rPr>
          <w:color w:val="212121"/>
        </w:rPr>
      </w:pPr>
      <w:proofErr w:type="spellStart"/>
      <w:r w:rsidRPr="00FF71C7">
        <w:rPr>
          <w:b/>
          <w:bCs/>
          <w:color w:val="212121"/>
        </w:rPr>
        <w:t>Sudo</w:t>
      </w:r>
      <w:proofErr w:type="spellEnd"/>
      <w:r w:rsidRPr="00FF71C7">
        <w:rPr>
          <w:b/>
          <w:bCs/>
          <w:color w:val="212121"/>
        </w:rPr>
        <w:t xml:space="preserve"> </w:t>
      </w:r>
      <w:proofErr w:type="spellStart"/>
      <w:r w:rsidRPr="00FF71C7">
        <w:rPr>
          <w:b/>
          <w:bCs/>
          <w:color w:val="212121"/>
        </w:rPr>
        <w:t>apt</w:t>
      </w:r>
      <w:proofErr w:type="spellEnd"/>
      <w:r w:rsidRPr="00FF71C7">
        <w:rPr>
          <w:b/>
          <w:bCs/>
          <w:color w:val="212121"/>
        </w:rPr>
        <w:t xml:space="preserve"> </w:t>
      </w:r>
      <w:proofErr w:type="spellStart"/>
      <w:r w:rsidRPr="00FF71C7">
        <w:rPr>
          <w:b/>
          <w:bCs/>
          <w:color w:val="212121"/>
        </w:rPr>
        <w:t>update</w:t>
      </w:r>
      <w:proofErr w:type="spellEnd"/>
      <w:r>
        <w:rPr>
          <w:color w:val="212121"/>
        </w:rPr>
        <w:t xml:space="preserve"> komutunu terminalimizde çalıştırıyoruz.</w:t>
      </w:r>
    </w:p>
    <w:p w14:paraId="519E1A5E" w14:textId="60DE51A7" w:rsidR="0012497E" w:rsidRDefault="0012497E" w:rsidP="0029673D">
      <w:pPr>
        <w:pStyle w:val="NormalWeb"/>
        <w:rPr>
          <w:color w:val="212121"/>
        </w:rPr>
      </w:pPr>
      <w:r>
        <w:rPr>
          <w:noProof/>
          <w:color w:val="212121"/>
        </w:rPr>
        <w:drawing>
          <wp:inline distT="0" distB="0" distL="0" distR="0" wp14:anchorId="4BEF4F15" wp14:editId="7A68FD2E">
            <wp:extent cx="5401310" cy="2162810"/>
            <wp:effectExtent l="0" t="0" r="8890" b="8890"/>
            <wp:docPr id="11" name="Resim 11" descr="metin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esim 11" descr="metin içeren bir resim&#10;&#10;Açıklama otomatik olarak oluşturuldu"/>
                    <pic:cNvPicPr/>
                  </pic:nvPicPr>
                  <pic:blipFill>
                    <a:blip r:embed="rId20">
                      <a:extLst>
                        <a:ext uri="{28A0092B-C50C-407E-A947-70E740481C1C}">
                          <a14:useLocalDpi xmlns:a14="http://schemas.microsoft.com/office/drawing/2010/main" val="0"/>
                        </a:ext>
                      </a:extLst>
                    </a:blip>
                    <a:stretch>
                      <a:fillRect/>
                    </a:stretch>
                  </pic:blipFill>
                  <pic:spPr>
                    <a:xfrm>
                      <a:off x="0" y="0"/>
                      <a:ext cx="5401310" cy="2162810"/>
                    </a:xfrm>
                    <a:prstGeom prst="rect">
                      <a:avLst/>
                    </a:prstGeom>
                  </pic:spPr>
                </pic:pic>
              </a:graphicData>
            </a:graphic>
          </wp:inline>
        </w:drawing>
      </w:r>
    </w:p>
    <w:p w14:paraId="7255D45F" w14:textId="77777777" w:rsidR="00C637BD" w:rsidRDefault="00C637BD" w:rsidP="0029673D">
      <w:pPr>
        <w:pStyle w:val="NormalWeb"/>
        <w:rPr>
          <w:color w:val="212121"/>
        </w:rPr>
      </w:pPr>
    </w:p>
    <w:p w14:paraId="49F9EAF9" w14:textId="77777777" w:rsidR="00C637BD" w:rsidRDefault="00C637BD" w:rsidP="0029673D">
      <w:pPr>
        <w:pStyle w:val="NormalWeb"/>
        <w:rPr>
          <w:color w:val="212121"/>
        </w:rPr>
      </w:pPr>
    </w:p>
    <w:p w14:paraId="1D797AE9" w14:textId="77777777" w:rsidR="00C637BD" w:rsidRDefault="00C637BD" w:rsidP="0029673D">
      <w:pPr>
        <w:pStyle w:val="NormalWeb"/>
        <w:rPr>
          <w:color w:val="212121"/>
        </w:rPr>
      </w:pPr>
    </w:p>
    <w:p w14:paraId="6897AC29" w14:textId="77777777" w:rsidR="00C637BD" w:rsidRDefault="00C637BD" w:rsidP="0029673D">
      <w:pPr>
        <w:pStyle w:val="NormalWeb"/>
        <w:rPr>
          <w:color w:val="212121"/>
        </w:rPr>
      </w:pPr>
    </w:p>
    <w:p w14:paraId="3427FE2E" w14:textId="77777777" w:rsidR="00C637BD" w:rsidRDefault="00C637BD" w:rsidP="0029673D">
      <w:pPr>
        <w:pStyle w:val="NormalWeb"/>
        <w:rPr>
          <w:color w:val="212121"/>
        </w:rPr>
      </w:pPr>
    </w:p>
    <w:p w14:paraId="594F1F56" w14:textId="77777777" w:rsidR="00C637BD" w:rsidRDefault="00C637BD" w:rsidP="0029673D">
      <w:pPr>
        <w:pStyle w:val="NormalWeb"/>
        <w:rPr>
          <w:color w:val="212121"/>
        </w:rPr>
      </w:pPr>
    </w:p>
    <w:p w14:paraId="712923E6" w14:textId="77777777" w:rsidR="00C637BD" w:rsidRDefault="00C637BD" w:rsidP="0029673D">
      <w:pPr>
        <w:pStyle w:val="NormalWeb"/>
        <w:rPr>
          <w:color w:val="212121"/>
        </w:rPr>
      </w:pPr>
    </w:p>
    <w:p w14:paraId="793C5F83" w14:textId="4B720B52" w:rsidR="0012497E" w:rsidRDefault="0012497E" w:rsidP="0029673D">
      <w:pPr>
        <w:pStyle w:val="NormalWeb"/>
        <w:rPr>
          <w:color w:val="212121"/>
        </w:rPr>
      </w:pPr>
      <w:r>
        <w:rPr>
          <w:color w:val="212121"/>
        </w:rPr>
        <w:lastRenderedPageBreak/>
        <w:t xml:space="preserve">Ardından </w:t>
      </w:r>
    </w:p>
    <w:p w14:paraId="61C6BD27" w14:textId="5FBAACD7" w:rsidR="0012497E" w:rsidRDefault="0012497E" w:rsidP="0029673D">
      <w:pPr>
        <w:pStyle w:val="NormalWeb"/>
        <w:rPr>
          <w:color w:val="212121"/>
        </w:rPr>
      </w:pPr>
      <w:proofErr w:type="spellStart"/>
      <w:r w:rsidRPr="0012497E">
        <w:rPr>
          <w:b/>
          <w:bCs/>
          <w:color w:val="212121"/>
        </w:rPr>
        <w:t>Sudo</w:t>
      </w:r>
      <w:proofErr w:type="spellEnd"/>
      <w:r w:rsidRPr="0012497E">
        <w:rPr>
          <w:b/>
          <w:bCs/>
          <w:color w:val="212121"/>
        </w:rPr>
        <w:t xml:space="preserve"> </w:t>
      </w:r>
      <w:proofErr w:type="spellStart"/>
      <w:r w:rsidRPr="0012497E">
        <w:rPr>
          <w:b/>
          <w:bCs/>
          <w:color w:val="212121"/>
        </w:rPr>
        <w:t>apt</w:t>
      </w:r>
      <w:proofErr w:type="spellEnd"/>
      <w:r w:rsidRPr="0012497E">
        <w:rPr>
          <w:b/>
          <w:bCs/>
          <w:color w:val="212121"/>
        </w:rPr>
        <w:t xml:space="preserve"> </w:t>
      </w:r>
      <w:proofErr w:type="spellStart"/>
      <w:r w:rsidRPr="0012497E">
        <w:rPr>
          <w:b/>
          <w:bCs/>
          <w:color w:val="212121"/>
        </w:rPr>
        <w:t>dist-upgrade</w:t>
      </w:r>
      <w:proofErr w:type="spellEnd"/>
      <w:r>
        <w:rPr>
          <w:color w:val="212121"/>
        </w:rPr>
        <w:t xml:space="preserve"> ve </w:t>
      </w:r>
      <w:proofErr w:type="spellStart"/>
      <w:r w:rsidRPr="0012497E">
        <w:rPr>
          <w:b/>
          <w:bCs/>
          <w:color w:val="212121"/>
        </w:rPr>
        <w:t>sudo</w:t>
      </w:r>
      <w:proofErr w:type="spellEnd"/>
      <w:r w:rsidRPr="0012497E">
        <w:rPr>
          <w:b/>
          <w:bCs/>
          <w:color w:val="212121"/>
        </w:rPr>
        <w:t xml:space="preserve"> </w:t>
      </w:r>
      <w:proofErr w:type="spellStart"/>
      <w:r w:rsidRPr="0012497E">
        <w:rPr>
          <w:b/>
          <w:bCs/>
          <w:color w:val="212121"/>
        </w:rPr>
        <w:t>reboot</w:t>
      </w:r>
      <w:proofErr w:type="spellEnd"/>
      <w:r>
        <w:rPr>
          <w:b/>
          <w:bCs/>
          <w:color w:val="212121"/>
        </w:rPr>
        <w:t xml:space="preserve"> </w:t>
      </w:r>
      <w:proofErr w:type="spellStart"/>
      <w:r w:rsidRPr="0012497E">
        <w:rPr>
          <w:color w:val="212121"/>
        </w:rPr>
        <w:t>komutlarınıda</w:t>
      </w:r>
      <w:proofErr w:type="spellEnd"/>
      <w:r w:rsidRPr="0012497E">
        <w:rPr>
          <w:color w:val="212121"/>
        </w:rPr>
        <w:t xml:space="preserve"> çalıştırarak</w:t>
      </w:r>
      <w:r>
        <w:rPr>
          <w:b/>
          <w:bCs/>
          <w:color w:val="212121"/>
        </w:rPr>
        <w:t xml:space="preserve"> </w:t>
      </w:r>
      <w:r w:rsidRPr="0012497E">
        <w:rPr>
          <w:color w:val="212121"/>
        </w:rPr>
        <w:t xml:space="preserve">tüm güncellemelerini yapıp </w:t>
      </w:r>
      <w:proofErr w:type="spellStart"/>
      <w:r w:rsidRPr="0012497E">
        <w:rPr>
          <w:color w:val="212121"/>
        </w:rPr>
        <w:t>raspberryi</w:t>
      </w:r>
      <w:proofErr w:type="spellEnd"/>
      <w:r w:rsidRPr="0012497E">
        <w:rPr>
          <w:color w:val="212121"/>
        </w:rPr>
        <w:t xml:space="preserve"> yeniden başlatıyoruz</w:t>
      </w:r>
      <w:r>
        <w:rPr>
          <w:color w:val="212121"/>
        </w:rPr>
        <w:t>.</w:t>
      </w:r>
    </w:p>
    <w:p w14:paraId="5BC6E51D" w14:textId="525329F6" w:rsidR="0012497E" w:rsidRDefault="0012497E" w:rsidP="0029673D">
      <w:pPr>
        <w:pStyle w:val="NormalWeb"/>
        <w:rPr>
          <w:color w:val="212121"/>
        </w:rPr>
      </w:pPr>
      <w:r>
        <w:rPr>
          <w:noProof/>
          <w:color w:val="212121"/>
        </w:rPr>
        <w:drawing>
          <wp:inline distT="0" distB="0" distL="0" distR="0" wp14:anchorId="4DA8F0FA" wp14:editId="6D2F4A02">
            <wp:extent cx="4169842" cy="4756150"/>
            <wp:effectExtent l="0" t="0" r="2540" b="6350"/>
            <wp:docPr id="13" name="Resim 13" descr="metin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Resim 13" descr="metin içeren bir resim&#10;&#10;Açıklama otomatik olarak oluşturuldu"/>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200320" cy="4790914"/>
                    </a:xfrm>
                    <a:prstGeom prst="rect">
                      <a:avLst/>
                    </a:prstGeom>
                  </pic:spPr>
                </pic:pic>
              </a:graphicData>
            </a:graphic>
          </wp:inline>
        </w:drawing>
      </w:r>
    </w:p>
    <w:p w14:paraId="73A6B698" w14:textId="5DB7EDA9" w:rsidR="00C637BD" w:rsidRDefault="00C637BD" w:rsidP="0029673D">
      <w:pPr>
        <w:pStyle w:val="NormalWeb"/>
        <w:rPr>
          <w:color w:val="212121"/>
        </w:rPr>
      </w:pPr>
    </w:p>
    <w:p w14:paraId="73C121DE" w14:textId="77777777" w:rsidR="00C637BD" w:rsidRDefault="00C637BD" w:rsidP="0029673D">
      <w:pPr>
        <w:pStyle w:val="NormalWeb"/>
        <w:rPr>
          <w:color w:val="212121"/>
        </w:rPr>
      </w:pPr>
    </w:p>
    <w:p w14:paraId="6ED7E82A" w14:textId="77777777" w:rsidR="00C637BD" w:rsidRDefault="00C637BD" w:rsidP="0029673D">
      <w:pPr>
        <w:pStyle w:val="NormalWeb"/>
        <w:rPr>
          <w:color w:val="212121"/>
        </w:rPr>
      </w:pPr>
    </w:p>
    <w:p w14:paraId="53FBC872" w14:textId="77777777" w:rsidR="00C637BD" w:rsidRDefault="00C637BD" w:rsidP="0029673D">
      <w:pPr>
        <w:pStyle w:val="NormalWeb"/>
        <w:rPr>
          <w:color w:val="212121"/>
        </w:rPr>
      </w:pPr>
    </w:p>
    <w:p w14:paraId="704CFB5B" w14:textId="20792207" w:rsidR="00C637BD" w:rsidRDefault="00C637BD" w:rsidP="0029673D">
      <w:pPr>
        <w:pStyle w:val="NormalWeb"/>
        <w:rPr>
          <w:color w:val="212121"/>
        </w:rPr>
      </w:pPr>
    </w:p>
    <w:p w14:paraId="621B33CB" w14:textId="489ED700" w:rsidR="00311277" w:rsidRDefault="00311277" w:rsidP="0029673D">
      <w:pPr>
        <w:pStyle w:val="NormalWeb"/>
        <w:rPr>
          <w:color w:val="212121"/>
        </w:rPr>
      </w:pPr>
    </w:p>
    <w:p w14:paraId="10AAF631" w14:textId="77777777" w:rsidR="00311277" w:rsidRDefault="00311277" w:rsidP="0029673D">
      <w:pPr>
        <w:pStyle w:val="NormalWeb"/>
        <w:rPr>
          <w:color w:val="212121"/>
        </w:rPr>
      </w:pPr>
    </w:p>
    <w:p w14:paraId="29F35CEC" w14:textId="77777777" w:rsidR="00C637BD" w:rsidRDefault="00C637BD" w:rsidP="0029673D">
      <w:pPr>
        <w:pStyle w:val="NormalWeb"/>
        <w:rPr>
          <w:color w:val="212121"/>
        </w:rPr>
      </w:pPr>
    </w:p>
    <w:p w14:paraId="612F42D3" w14:textId="77777777" w:rsidR="00C637BD" w:rsidRDefault="00C637BD" w:rsidP="0029673D">
      <w:pPr>
        <w:pStyle w:val="NormalWeb"/>
        <w:rPr>
          <w:color w:val="212121"/>
        </w:rPr>
      </w:pPr>
    </w:p>
    <w:p w14:paraId="072DB7F2" w14:textId="77777777" w:rsidR="00C637BD" w:rsidRDefault="00C637BD" w:rsidP="0029673D">
      <w:pPr>
        <w:pStyle w:val="NormalWeb"/>
        <w:rPr>
          <w:color w:val="212121"/>
        </w:rPr>
      </w:pPr>
    </w:p>
    <w:p w14:paraId="742563C1" w14:textId="6D238838" w:rsidR="00C637BD" w:rsidRDefault="00C637BD" w:rsidP="0029673D">
      <w:pPr>
        <w:pStyle w:val="NormalWeb"/>
        <w:rPr>
          <w:color w:val="212121"/>
        </w:rPr>
      </w:pPr>
      <w:r>
        <w:rPr>
          <w:color w:val="212121"/>
        </w:rPr>
        <w:t xml:space="preserve">Ardından </w:t>
      </w:r>
    </w:p>
    <w:p w14:paraId="4CBA033B" w14:textId="1286E927" w:rsidR="00C637BD" w:rsidRDefault="00C637BD" w:rsidP="0029673D">
      <w:pPr>
        <w:pStyle w:val="NormalWeb"/>
        <w:rPr>
          <w:b/>
          <w:bCs/>
          <w:color w:val="212121"/>
        </w:rPr>
      </w:pPr>
      <w:proofErr w:type="spellStart"/>
      <w:proofErr w:type="gramStart"/>
      <w:r w:rsidRPr="00C637BD">
        <w:rPr>
          <w:b/>
          <w:bCs/>
          <w:color w:val="212121"/>
        </w:rPr>
        <w:t>sudo</w:t>
      </w:r>
      <w:proofErr w:type="spellEnd"/>
      <w:proofErr w:type="gramEnd"/>
      <w:r w:rsidRPr="00C637BD">
        <w:rPr>
          <w:b/>
          <w:bCs/>
          <w:color w:val="212121"/>
        </w:rPr>
        <w:t xml:space="preserve"> </w:t>
      </w:r>
      <w:proofErr w:type="spellStart"/>
      <w:r w:rsidRPr="00C637BD">
        <w:rPr>
          <w:b/>
          <w:bCs/>
          <w:color w:val="212121"/>
        </w:rPr>
        <w:t>apt</w:t>
      </w:r>
      <w:proofErr w:type="spellEnd"/>
      <w:r w:rsidRPr="00C637BD">
        <w:rPr>
          <w:b/>
          <w:bCs/>
          <w:color w:val="212121"/>
        </w:rPr>
        <w:t xml:space="preserve"> </w:t>
      </w:r>
      <w:proofErr w:type="spellStart"/>
      <w:r w:rsidRPr="00C637BD">
        <w:rPr>
          <w:b/>
          <w:bCs/>
          <w:color w:val="212121"/>
        </w:rPr>
        <w:t>install</w:t>
      </w:r>
      <w:proofErr w:type="spellEnd"/>
      <w:r w:rsidRPr="00C637BD">
        <w:rPr>
          <w:b/>
          <w:bCs/>
          <w:color w:val="212121"/>
        </w:rPr>
        <w:t xml:space="preserve"> git </w:t>
      </w:r>
      <w:proofErr w:type="spellStart"/>
      <w:r w:rsidRPr="00C637BD">
        <w:rPr>
          <w:b/>
          <w:bCs/>
          <w:color w:val="212121"/>
        </w:rPr>
        <w:t>automake</w:t>
      </w:r>
      <w:proofErr w:type="spellEnd"/>
      <w:r w:rsidRPr="00C637BD">
        <w:rPr>
          <w:b/>
          <w:bCs/>
          <w:color w:val="212121"/>
        </w:rPr>
        <w:t xml:space="preserve"> </w:t>
      </w:r>
      <w:proofErr w:type="spellStart"/>
      <w:r w:rsidRPr="00C637BD">
        <w:rPr>
          <w:b/>
          <w:bCs/>
          <w:color w:val="212121"/>
        </w:rPr>
        <w:t>autoconf</w:t>
      </w:r>
      <w:proofErr w:type="spellEnd"/>
      <w:r w:rsidRPr="00C637BD">
        <w:rPr>
          <w:b/>
          <w:bCs/>
          <w:color w:val="212121"/>
        </w:rPr>
        <w:t xml:space="preserve"> libcurl4-openssl-dev </w:t>
      </w:r>
      <w:proofErr w:type="spellStart"/>
      <w:r w:rsidRPr="00C637BD">
        <w:rPr>
          <w:b/>
          <w:bCs/>
          <w:color w:val="212121"/>
        </w:rPr>
        <w:t>libjansson</w:t>
      </w:r>
      <w:proofErr w:type="spellEnd"/>
      <w:r w:rsidRPr="00C637BD">
        <w:rPr>
          <w:b/>
          <w:bCs/>
          <w:color w:val="212121"/>
        </w:rPr>
        <w:t>-</w:t>
      </w:r>
    </w:p>
    <w:p w14:paraId="5CAB3D61" w14:textId="2600AD82" w:rsidR="00C637BD" w:rsidRDefault="00B441A7" w:rsidP="0029673D">
      <w:pPr>
        <w:pStyle w:val="NormalWeb"/>
        <w:rPr>
          <w:color w:val="212121"/>
        </w:rPr>
      </w:pPr>
      <w:r>
        <w:rPr>
          <w:color w:val="212121"/>
        </w:rPr>
        <w:t>Komutlarını</w:t>
      </w:r>
      <w:r w:rsidR="00C637BD">
        <w:rPr>
          <w:color w:val="212121"/>
        </w:rPr>
        <w:t xml:space="preserve"> kullanarak </w:t>
      </w:r>
      <w:proofErr w:type="spellStart"/>
      <w:r>
        <w:rPr>
          <w:color w:val="212121"/>
        </w:rPr>
        <w:t>Automake</w:t>
      </w:r>
      <w:proofErr w:type="spellEnd"/>
      <w:r>
        <w:rPr>
          <w:color w:val="212121"/>
        </w:rPr>
        <w:t>,</w:t>
      </w:r>
      <w:r w:rsidR="00C637BD">
        <w:rPr>
          <w:color w:val="212121"/>
        </w:rPr>
        <w:t xml:space="preserve"> </w:t>
      </w:r>
      <w:proofErr w:type="spellStart"/>
      <w:proofErr w:type="gramStart"/>
      <w:r w:rsidR="00C637BD">
        <w:rPr>
          <w:color w:val="212121"/>
        </w:rPr>
        <w:t>Autoconf</w:t>
      </w:r>
      <w:proofErr w:type="spellEnd"/>
      <w:r w:rsidR="00C637BD">
        <w:rPr>
          <w:color w:val="212121"/>
        </w:rPr>
        <w:t xml:space="preserve"> ,</w:t>
      </w:r>
      <w:proofErr w:type="gramEnd"/>
      <w:r w:rsidR="00C637BD">
        <w:rPr>
          <w:color w:val="212121"/>
        </w:rPr>
        <w:t xml:space="preserve"> </w:t>
      </w:r>
      <w:proofErr w:type="spellStart"/>
      <w:r w:rsidR="00C637BD">
        <w:rPr>
          <w:color w:val="212121"/>
        </w:rPr>
        <w:t>Curl</w:t>
      </w:r>
      <w:proofErr w:type="spellEnd"/>
      <w:r w:rsidR="00C637BD">
        <w:rPr>
          <w:color w:val="212121"/>
        </w:rPr>
        <w:t xml:space="preserve"> , </w:t>
      </w:r>
      <w:proofErr w:type="spellStart"/>
      <w:r w:rsidR="00C637BD">
        <w:rPr>
          <w:color w:val="212121"/>
        </w:rPr>
        <w:t>Openssl</w:t>
      </w:r>
      <w:proofErr w:type="spellEnd"/>
      <w:r w:rsidR="00C637BD">
        <w:rPr>
          <w:color w:val="212121"/>
        </w:rPr>
        <w:t xml:space="preserve"> ve </w:t>
      </w:r>
      <w:proofErr w:type="spellStart"/>
      <w:r w:rsidR="00C637BD">
        <w:rPr>
          <w:color w:val="212121"/>
        </w:rPr>
        <w:t>Jansson</w:t>
      </w:r>
      <w:proofErr w:type="spellEnd"/>
      <w:r w:rsidR="00C637BD">
        <w:rPr>
          <w:color w:val="212121"/>
        </w:rPr>
        <w:t xml:space="preserve">  gibi gerekli araçları yüklüyoruz.</w:t>
      </w:r>
    </w:p>
    <w:p w14:paraId="2B9DC2DD" w14:textId="0BDF8F0F" w:rsidR="00C637BD" w:rsidRDefault="00C637BD" w:rsidP="0029673D">
      <w:pPr>
        <w:pStyle w:val="NormalWeb"/>
        <w:rPr>
          <w:color w:val="212121"/>
        </w:rPr>
      </w:pPr>
      <w:r>
        <w:rPr>
          <w:noProof/>
          <w:color w:val="212121"/>
        </w:rPr>
        <w:drawing>
          <wp:inline distT="0" distB="0" distL="0" distR="0" wp14:anchorId="6AA5E5B2" wp14:editId="05385DAE">
            <wp:extent cx="5027138" cy="3625850"/>
            <wp:effectExtent l="0" t="0" r="2540" b="0"/>
            <wp:docPr id="14" name="Resim 14" descr="metin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Resim 14" descr="metin içeren bir resim&#10;&#10;Açıklama otomatik olarak oluşturuldu"/>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091777" cy="3672471"/>
                    </a:xfrm>
                    <a:prstGeom prst="rect">
                      <a:avLst/>
                    </a:prstGeom>
                  </pic:spPr>
                </pic:pic>
              </a:graphicData>
            </a:graphic>
          </wp:inline>
        </w:drawing>
      </w:r>
    </w:p>
    <w:p w14:paraId="303C15C7" w14:textId="1080151A" w:rsidR="00C637BD" w:rsidRDefault="00C637BD" w:rsidP="0029673D">
      <w:pPr>
        <w:pStyle w:val="NormalWeb"/>
        <w:rPr>
          <w:color w:val="212121"/>
        </w:rPr>
      </w:pPr>
      <w:r>
        <w:rPr>
          <w:color w:val="212121"/>
        </w:rPr>
        <w:t xml:space="preserve">Sonra </w:t>
      </w:r>
      <w:proofErr w:type="spellStart"/>
      <w:r>
        <w:rPr>
          <w:color w:val="212121"/>
        </w:rPr>
        <w:t>Cpuminer</w:t>
      </w:r>
      <w:proofErr w:type="spellEnd"/>
      <w:r w:rsidR="00D70B96">
        <w:rPr>
          <w:color w:val="212121"/>
        </w:rPr>
        <w:t xml:space="preserve"> isimli programı </w:t>
      </w:r>
      <w:proofErr w:type="spellStart"/>
      <w:r w:rsidR="00D70B96">
        <w:rPr>
          <w:color w:val="212121"/>
        </w:rPr>
        <w:t>Github</w:t>
      </w:r>
      <w:proofErr w:type="spellEnd"/>
      <w:r w:rsidR="00D70B96">
        <w:rPr>
          <w:color w:val="212121"/>
        </w:rPr>
        <w:t xml:space="preserve"> kütüphanesinden klonluyoruz.</w:t>
      </w:r>
    </w:p>
    <w:p w14:paraId="1CB634AE" w14:textId="2C57190F" w:rsidR="00D70B96" w:rsidRDefault="00D70B96" w:rsidP="0029673D">
      <w:pPr>
        <w:pStyle w:val="NormalWeb"/>
        <w:rPr>
          <w:b/>
          <w:bCs/>
          <w:color w:val="212121"/>
        </w:rPr>
      </w:pPr>
      <w:proofErr w:type="gramStart"/>
      <w:r w:rsidRPr="00D70B96">
        <w:rPr>
          <w:b/>
          <w:bCs/>
          <w:color w:val="212121"/>
        </w:rPr>
        <w:t>git</w:t>
      </w:r>
      <w:proofErr w:type="gramEnd"/>
      <w:r w:rsidRPr="00D70B96">
        <w:rPr>
          <w:b/>
          <w:bCs/>
          <w:color w:val="212121"/>
        </w:rPr>
        <w:t xml:space="preserve"> </w:t>
      </w:r>
      <w:proofErr w:type="spellStart"/>
      <w:r w:rsidRPr="00D70B96">
        <w:rPr>
          <w:b/>
          <w:bCs/>
          <w:color w:val="212121"/>
        </w:rPr>
        <w:t>clone</w:t>
      </w:r>
      <w:proofErr w:type="spellEnd"/>
      <w:r w:rsidRPr="00D70B96">
        <w:rPr>
          <w:b/>
          <w:bCs/>
          <w:color w:val="212121"/>
        </w:rPr>
        <w:t xml:space="preserve"> </w:t>
      </w:r>
      <w:hyperlink r:id="rId23" w:history="1">
        <w:r w:rsidRPr="00C50AFB">
          <w:rPr>
            <w:rStyle w:val="Kpr"/>
            <w:b/>
            <w:bCs/>
          </w:rPr>
          <w:t>https://github.com/tpruvot/cpuminer-multi.git</w:t>
        </w:r>
      </w:hyperlink>
    </w:p>
    <w:p w14:paraId="24692E71" w14:textId="462BEB69" w:rsidR="00D70B96" w:rsidRDefault="00D70B96" w:rsidP="0029673D">
      <w:pPr>
        <w:pStyle w:val="NormalWeb"/>
        <w:rPr>
          <w:b/>
          <w:bCs/>
          <w:color w:val="212121"/>
        </w:rPr>
      </w:pPr>
      <w:r>
        <w:rPr>
          <w:b/>
          <w:bCs/>
          <w:noProof/>
          <w:color w:val="212121"/>
        </w:rPr>
        <w:lastRenderedPageBreak/>
        <w:drawing>
          <wp:inline distT="0" distB="0" distL="0" distR="0" wp14:anchorId="5DFB9386" wp14:editId="3E42D32D">
            <wp:extent cx="4777205" cy="3460750"/>
            <wp:effectExtent l="0" t="0" r="4445" b="6350"/>
            <wp:docPr id="15" name="Resim 15" descr="metin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sim 15" descr="metin içeren bir resim&#10;&#10;Açıklama otomatik olarak oluşturuldu"/>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832948" cy="3501132"/>
                    </a:xfrm>
                    <a:prstGeom prst="rect">
                      <a:avLst/>
                    </a:prstGeom>
                  </pic:spPr>
                </pic:pic>
              </a:graphicData>
            </a:graphic>
          </wp:inline>
        </w:drawing>
      </w:r>
    </w:p>
    <w:p w14:paraId="1DF2F091" w14:textId="36AE4EF9" w:rsidR="00D70B96" w:rsidRDefault="00D70B96" w:rsidP="0029673D">
      <w:pPr>
        <w:pStyle w:val="NormalWeb"/>
        <w:rPr>
          <w:color w:val="212121"/>
        </w:rPr>
      </w:pPr>
      <w:r>
        <w:rPr>
          <w:noProof/>
          <w:color w:val="212121"/>
        </w:rPr>
        <w:drawing>
          <wp:inline distT="0" distB="0" distL="0" distR="0" wp14:anchorId="2741B31D" wp14:editId="7B1383A5">
            <wp:extent cx="4972050" cy="3620022"/>
            <wp:effectExtent l="0" t="0" r="0" b="0"/>
            <wp:docPr id="16" name="Resim 16" descr="metin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Resim 16" descr="metin içeren bir resim&#10;&#10;Açıklama otomatik olarak oluşturuldu"/>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978160" cy="3624471"/>
                    </a:xfrm>
                    <a:prstGeom prst="rect">
                      <a:avLst/>
                    </a:prstGeom>
                  </pic:spPr>
                </pic:pic>
              </a:graphicData>
            </a:graphic>
          </wp:inline>
        </w:drawing>
      </w:r>
    </w:p>
    <w:p w14:paraId="47C23B57" w14:textId="13F781DA" w:rsidR="00636B2C" w:rsidRDefault="00636B2C" w:rsidP="00636B2C">
      <w:pPr>
        <w:pStyle w:val="NormalWeb"/>
        <w:rPr>
          <w:color w:val="212121"/>
        </w:rPr>
      </w:pPr>
      <w:r>
        <w:rPr>
          <w:color w:val="212121"/>
        </w:rPr>
        <w:t xml:space="preserve">Resimde görüldüğü üzere </w:t>
      </w:r>
      <w:proofErr w:type="spellStart"/>
      <w:r>
        <w:rPr>
          <w:color w:val="212121"/>
        </w:rPr>
        <w:t>Cpuminer</w:t>
      </w:r>
      <w:proofErr w:type="spellEnd"/>
      <w:r>
        <w:rPr>
          <w:color w:val="212121"/>
        </w:rPr>
        <w:t xml:space="preserve"> başarılı bir şekilde kuruldu. Ardından </w:t>
      </w:r>
    </w:p>
    <w:p w14:paraId="193D3D66" w14:textId="3A09D320" w:rsidR="00636B2C" w:rsidRDefault="00636B2C" w:rsidP="00636B2C">
      <w:pPr>
        <w:pStyle w:val="NormalWeb"/>
        <w:rPr>
          <w:color w:val="212121"/>
        </w:rPr>
      </w:pPr>
      <w:proofErr w:type="gramStart"/>
      <w:r>
        <w:rPr>
          <w:b/>
          <w:bCs/>
          <w:color w:val="212121"/>
        </w:rPr>
        <w:t>c</w:t>
      </w:r>
      <w:r w:rsidRPr="00636B2C">
        <w:rPr>
          <w:b/>
          <w:bCs/>
          <w:color w:val="212121"/>
        </w:rPr>
        <w:t>d</w:t>
      </w:r>
      <w:proofErr w:type="gramEnd"/>
      <w:r w:rsidRPr="00636B2C">
        <w:rPr>
          <w:b/>
          <w:bCs/>
          <w:color w:val="212121"/>
        </w:rPr>
        <w:t xml:space="preserve"> </w:t>
      </w:r>
      <w:proofErr w:type="spellStart"/>
      <w:r w:rsidRPr="00636B2C">
        <w:rPr>
          <w:b/>
          <w:bCs/>
          <w:color w:val="212121"/>
        </w:rPr>
        <w:t>cpuminer-multi</w:t>
      </w:r>
      <w:proofErr w:type="spellEnd"/>
      <w:r w:rsidRPr="00636B2C">
        <w:rPr>
          <w:b/>
          <w:bCs/>
          <w:color w:val="212121"/>
        </w:rPr>
        <w:t>/</w:t>
      </w:r>
      <w:r>
        <w:rPr>
          <w:color w:val="212121"/>
        </w:rPr>
        <w:t xml:space="preserve"> komutu ve ardından </w:t>
      </w:r>
      <w:proofErr w:type="spellStart"/>
      <w:r w:rsidRPr="00636B2C">
        <w:rPr>
          <w:b/>
          <w:bCs/>
          <w:color w:val="212121"/>
        </w:rPr>
        <w:t>ls</w:t>
      </w:r>
      <w:proofErr w:type="spellEnd"/>
      <w:r>
        <w:rPr>
          <w:color w:val="212121"/>
        </w:rPr>
        <w:t xml:space="preserve"> komutu ile </w:t>
      </w:r>
      <w:proofErr w:type="spellStart"/>
      <w:r>
        <w:rPr>
          <w:color w:val="212121"/>
        </w:rPr>
        <w:t>cpuminer’in</w:t>
      </w:r>
      <w:proofErr w:type="spellEnd"/>
      <w:r>
        <w:rPr>
          <w:color w:val="212121"/>
        </w:rPr>
        <w:t xml:space="preserve"> kurulu olduğu dizine gidiyoruz. Burada build.sh isimli dosyayı buluyoruz.</w:t>
      </w:r>
    </w:p>
    <w:p w14:paraId="25F55096" w14:textId="4DCB314B" w:rsidR="00636B2C" w:rsidRDefault="00636B2C" w:rsidP="00636B2C">
      <w:pPr>
        <w:pStyle w:val="NormalWeb"/>
        <w:rPr>
          <w:color w:val="212121"/>
        </w:rPr>
      </w:pPr>
      <w:r>
        <w:rPr>
          <w:noProof/>
          <w:color w:val="212121"/>
        </w:rPr>
        <w:lastRenderedPageBreak/>
        <w:drawing>
          <wp:inline distT="0" distB="0" distL="0" distR="0" wp14:anchorId="072EED15" wp14:editId="3C00B68C">
            <wp:extent cx="5327650" cy="3862640"/>
            <wp:effectExtent l="0" t="0" r="6350" b="5080"/>
            <wp:docPr id="18" name="Resim 18" descr="metin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esim 18" descr="metin içeren bir resim&#10;&#10;Açıklama otomatik olarak oluşturuldu"/>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333344" cy="3866769"/>
                    </a:xfrm>
                    <a:prstGeom prst="rect">
                      <a:avLst/>
                    </a:prstGeom>
                  </pic:spPr>
                </pic:pic>
              </a:graphicData>
            </a:graphic>
          </wp:inline>
        </w:drawing>
      </w:r>
    </w:p>
    <w:p w14:paraId="45F32A9B" w14:textId="45BE22D6" w:rsidR="002D59A2" w:rsidRDefault="00636B2C" w:rsidP="0029673D">
      <w:pPr>
        <w:pStyle w:val="NormalWeb"/>
        <w:rPr>
          <w:color w:val="212121"/>
        </w:rPr>
      </w:pPr>
      <w:r>
        <w:rPr>
          <w:color w:val="212121"/>
        </w:rPr>
        <w:t xml:space="preserve">  Ardından bu konumda </w:t>
      </w:r>
      <w:proofErr w:type="spellStart"/>
      <w:r w:rsidRPr="00636B2C">
        <w:rPr>
          <w:b/>
          <w:bCs/>
          <w:color w:val="212121"/>
        </w:rPr>
        <w:t>sh</w:t>
      </w:r>
      <w:proofErr w:type="spellEnd"/>
      <w:r w:rsidRPr="00636B2C">
        <w:rPr>
          <w:b/>
          <w:bCs/>
          <w:color w:val="212121"/>
        </w:rPr>
        <w:t xml:space="preserve"> build.sh</w:t>
      </w:r>
      <w:r>
        <w:rPr>
          <w:color w:val="212121"/>
        </w:rPr>
        <w:t xml:space="preserve"> komutunu çalıştırıyoruz. Bu </w:t>
      </w:r>
      <w:r w:rsidR="00AD6E50">
        <w:rPr>
          <w:color w:val="212121"/>
        </w:rPr>
        <w:t>komutun</w:t>
      </w:r>
      <w:r>
        <w:rPr>
          <w:color w:val="212121"/>
        </w:rPr>
        <w:t xml:space="preserve"> ardından minergate.com sitesin</w:t>
      </w:r>
      <w:r w:rsidR="00AD6E50">
        <w:rPr>
          <w:color w:val="212121"/>
        </w:rPr>
        <w:t>e</w:t>
      </w:r>
      <w:r>
        <w:rPr>
          <w:color w:val="212121"/>
        </w:rPr>
        <w:t xml:space="preserve"> </w:t>
      </w:r>
      <w:r w:rsidR="00AD6E50">
        <w:rPr>
          <w:color w:val="212121"/>
        </w:rPr>
        <w:t xml:space="preserve">giderek </w:t>
      </w:r>
      <w:proofErr w:type="spellStart"/>
      <w:r>
        <w:rPr>
          <w:color w:val="212121"/>
        </w:rPr>
        <w:t>Monero</w:t>
      </w:r>
      <w:proofErr w:type="spellEnd"/>
      <w:r>
        <w:rPr>
          <w:color w:val="212121"/>
        </w:rPr>
        <w:t xml:space="preserve"> (XMR) madencilik havuzunu</w:t>
      </w:r>
      <w:r w:rsidR="00AD6E50">
        <w:rPr>
          <w:color w:val="212121"/>
        </w:rPr>
        <w:t xml:space="preserve"> </w:t>
      </w:r>
      <w:proofErr w:type="spellStart"/>
      <w:r w:rsidR="00AD6E50">
        <w:rPr>
          <w:color w:val="212121"/>
        </w:rPr>
        <w:t>cpuminer</w:t>
      </w:r>
      <w:proofErr w:type="spellEnd"/>
      <w:r w:rsidR="00AD6E50">
        <w:rPr>
          <w:color w:val="212121"/>
        </w:rPr>
        <w:t xml:space="preserve"> programımıza bağlamak için gerekli olan bilgileri öğreniyoruz</w:t>
      </w:r>
    </w:p>
    <w:p w14:paraId="2A4B5518" w14:textId="09D78C10" w:rsidR="00AD6E50" w:rsidRDefault="00AD6E50" w:rsidP="0029673D">
      <w:pPr>
        <w:pStyle w:val="NormalWeb"/>
        <w:rPr>
          <w:color w:val="212121"/>
        </w:rPr>
      </w:pPr>
      <w:r>
        <w:rPr>
          <w:noProof/>
          <w:color w:val="212121"/>
        </w:rPr>
        <w:drawing>
          <wp:inline distT="0" distB="0" distL="0" distR="0" wp14:anchorId="7885D97B" wp14:editId="06050683">
            <wp:extent cx="5810250" cy="1505501"/>
            <wp:effectExtent l="0" t="0" r="0" b="0"/>
            <wp:docPr id="20" name="Resi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Resim 20"/>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850591" cy="1515954"/>
                    </a:xfrm>
                    <a:prstGeom prst="rect">
                      <a:avLst/>
                    </a:prstGeom>
                  </pic:spPr>
                </pic:pic>
              </a:graphicData>
            </a:graphic>
          </wp:inline>
        </w:drawing>
      </w:r>
    </w:p>
    <w:p w14:paraId="2D24E554" w14:textId="23BA3CE4" w:rsidR="00AD6E50" w:rsidRDefault="00AD6E50" w:rsidP="0029673D">
      <w:pPr>
        <w:pStyle w:val="NormalWeb"/>
        <w:rPr>
          <w:color w:val="212121"/>
        </w:rPr>
      </w:pPr>
      <w:r>
        <w:rPr>
          <w:color w:val="212121"/>
        </w:rPr>
        <w:t xml:space="preserve">Buradan resimde görülen bilgileri aldıktan sonra </w:t>
      </w:r>
    </w:p>
    <w:p w14:paraId="3ABEC1AF" w14:textId="3BB92CDE" w:rsidR="00AD6E50" w:rsidRDefault="00AD6E50" w:rsidP="0029673D">
      <w:pPr>
        <w:pStyle w:val="NormalWeb"/>
        <w:rPr>
          <w:b/>
          <w:bCs/>
          <w:color w:val="212121"/>
        </w:rPr>
      </w:pPr>
      <w:proofErr w:type="gramStart"/>
      <w:r w:rsidRPr="00AD6E50">
        <w:rPr>
          <w:b/>
          <w:bCs/>
          <w:color w:val="212121"/>
        </w:rPr>
        <w:t>./</w:t>
      </w:r>
      <w:proofErr w:type="spellStart"/>
      <w:proofErr w:type="gramEnd"/>
      <w:r w:rsidRPr="00AD6E50">
        <w:rPr>
          <w:b/>
          <w:bCs/>
          <w:color w:val="212121"/>
        </w:rPr>
        <w:t>cpuminer</w:t>
      </w:r>
      <w:proofErr w:type="spellEnd"/>
      <w:r w:rsidRPr="00AD6E50">
        <w:rPr>
          <w:b/>
          <w:bCs/>
          <w:color w:val="212121"/>
        </w:rPr>
        <w:t xml:space="preserve"> -a </w:t>
      </w:r>
      <w:proofErr w:type="spellStart"/>
      <w:r w:rsidRPr="00AD6E50">
        <w:rPr>
          <w:b/>
          <w:bCs/>
          <w:color w:val="212121"/>
        </w:rPr>
        <w:t>cryptonight</w:t>
      </w:r>
      <w:proofErr w:type="spellEnd"/>
      <w:r w:rsidRPr="00AD6E50">
        <w:rPr>
          <w:b/>
          <w:bCs/>
          <w:color w:val="212121"/>
        </w:rPr>
        <w:t xml:space="preserve"> -o </w:t>
      </w:r>
      <w:proofErr w:type="spellStart"/>
      <w:r w:rsidRPr="00AD6E50">
        <w:rPr>
          <w:b/>
          <w:bCs/>
          <w:color w:val="212121"/>
        </w:rPr>
        <w:t>stratum+tcp</w:t>
      </w:r>
      <w:proofErr w:type="spellEnd"/>
      <w:r w:rsidRPr="00AD6E50">
        <w:rPr>
          <w:b/>
          <w:bCs/>
          <w:color w:val="212121"/>
        </w:rPr>
        <w:t xml:space="preserve">://xmr.pool.minergate.com:45700 -u </w:t>
      </w:r>
      <w:hyperlink r:id="rId28" w:history="1">
        <w:r w:rsidRPr="00C50AFB">
          <w:rPr>
            <w:rStyle w:val="Kpr"/>
            <w:b/>
            <w:bCs/>
          </w:rPr>
          <w:t>batuhanpekozs2@gmail.com</w:t>
        </w:r>
      </w:hyperlink>
      <w:r>
        <w:rPr>
          <w:b/>
          <w:bCs/>
          <w:color w:val="212121"/>
        </w:rPr>
        <w:t xml:space="preserve"> </w:t>
      </w:r>
    </w:p>
    <w:p w14:paraId="49FB0C7A" w14:textId="772E366C" w:rsidR="00AD6E50" w:rsidRDefault="00AD6E50" w:rsidP="0029673D">
      <w:pPr>
        <w:pStyle w:val="NormalWeb"/>
        <w:rPr>
          <w:color w:val="212121"/>
        </w:rPr>
      </w:pPr>
      <w:r w:rsidRPr="00AD6E50">
        <w:rPr>
          <w:color w:val="212121"/>
        </w:rPr>
        <w:t>Şek</w:t>
      </w:r>
      <w:r>
        <w:rPr>
          <w:color w:val="212121"/>
        </w:rPr>
        <w:t xml:space="preserve">lindeki port ve </w:t>
      </w:r>
      <w:proofErr w:type="spellStart"/>
      <w:r>
        <w:rPr>
          <w:color w:val="212121"/>
        </w:rPr>
        <w:t>minergate</w:t>
      </w:r>
      <w:proofErr w:type="spellEnd"/>
      <w:r>
        <w:rPr>
          <w:color w:val="212121"/>
        </w:rPr>
        <w:t xml:space="preserve"> hesabımızın </w:t>
      </w:r>
      <w:proofErr w:type="gramStart"/>
      <w:r>
        <w:rPr>
          <w:color w:val="212121"/>
        </w:rPr>
        <w:t>e-mail</w:t>
      </w:r>
      <w:proofErr w:type="gramEnd"/>
      <w:r>
        <w:rPr>
          <w:color w:val="212121"/>
        </w:rPr>
        <w:t xml:space="preserve"> adresini içeren kodu çalıştırıyoruz.</w:t>
      </w:r>
    </w:p>
    <w:p w14:paraId="29FF8386" w14:textId="4A061BF1" w:rsidR="00722CF6" w:rsidRDefault="00AD6E50" w:rsidP="0029673D">
      <w:pPr>
        <w:pStyle w:val="NormalWeb"/>
        <w:rPr>
          <w:color w:val="212121"/>
        </w:rPr>
      </w:pPr>
      <w:r>
        <w:rPr>
          <w:noProof/>
          <w:color w:val="212121"/>
        </w:rPr>
        <w:lastRenderedPageBreak/>
        <w:drawing>
          <wp:inline distT="0" distB="0" distL="0" distR="0" wp14:anchorId="2E81A152" wp14:editId="14CCBB46">
            <wp:extent cx="6076474" cy="3543300"/>
            <wp:effectExtent l="0" t="0" r="635" b="0"/>
            <wp:docPr id="23" name="Resim 23" descr="metin içeren bir resim&#10;&#10;Açıklama otomatik olarak oluşturul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Resim 23" descr="metin içeren bir resim&#10;&#10;Açıklama otomatik olarak oluşturuldu"/>
                    <pic:cNvPicPr/>
                  </pic:nvPicPr>
                  <pic:blipFill>
                    <a:blip r:embed="rId29" cstate="print">
                      <a:extLst>
                        <a:ext uri="{28A0092B-C50C-407E-A947-70E740481C1C}">
                          <a14:useLocalDpi xmlns:a14="http://schemas.microsoft.com/office/drawing/2010/main" val="0"/>
                        </a:ext>
                      </a:extLst>
                    </a:blip>
                    <a:stretch>
                      <a:fillRect/>
                    </a:stretch>
                  </pic:blipFill>
                  <pic:spPr>
                    <a:xfrm>
                      <a:off x="0" y="0"/>
                      <a:ext cx="6080952" cy="3545911"/>
                    </a:xfrm>
                    <a:prstGeom prst="rect">
                      <a:avLst/>
                    </a:prstGeom>
                  </pic:spPr>
                </pic:pic>
              </a:graphicData>
            </a:graphic>
          </wp:inline>
        </w:drawing>
      </w:r>
    </w:p>
    <w:p w14:paraId="55B03712" w14:textId="3E825B90" w:rsidR="00722CF6" w:rsidRDefault="00722CF6" w:rsidP="0029673D">
      <w:pPr>
        <w:pStyle w:val="NormalWeb"/>
        <w:rPr>
          <w:color w:val="212121"/>
        </w:rPr>
      </w:pPr>
      <w:r>
        <w:rPr>
          <w:color w:val="212121"/>
        </w:rPr>
        <w:t xml:space="preserve">Kodu çalıştırdıktan sonra fotoğrafta görüldüğü üzere kullanılan CPU ve </w:t>
      </w:r>
      <w:proofErr w:type="spellStart"/>
      <w:r>
        <w:rPr>
          <w:color w:val="212121"/>
        </w:rPr>
        <w:t>Hashrate</w:t>
      </w:r>
      <w:proofErr w:type="spellEnd"/>
      <w:r>
        <w:rPr>
          <w:color w:val="212121"/>
        </w:rPr>
        <w:t xml:space="preserve"> bilgileri terminalimizde görülmeye başlıyor. Bu bağlantıların başarılı oluğunu ve </w:t>
      </w:r>
      <w:proofErr w:type="spellStart"/>
      <w:r>
        <w:rPr>
          <w:color w:val="212121"/>
        </w:rPr>
        <w:t>Monero</w:t>
      </w:r>
      <w:proofErr w:type="spellEnd"/>
      <w:r>
        <w:rPr>
          <w:color w:val="212121"/>
        </w:rPr>
        <w:t xml:space="preserve"> </w:t>
      </w:r>
      <w:proofErr w:type="spellStart"/>
      <w:r>
        <w:rPr>
          <w:color w:val="212121"/>
        </w:rPr>
        <w:t>kazımının</w:t>
      </w:r>
      <w:proofErr w:type="spellEnd"/>
      <w:r>
        <w:rPr>
          <w:color w:val="212121"/>
        </w:rPr>
        <w:t xml:space="preserve"> başladığını gösteriyor. Ardından emin olmak için </w:t>
      </w:r>
      <w:proofErr w:type="spellStart"/>
      <w:r>
        <w:rPr>
          <w:color w:val="212121"/>
        </w:rPr>
        <w:t>minergate</w:t>
      </w:r>
      <w:proofErr w:type="spellEnd"/>
      <w:r>
        <w:rPr>
          <w:color w:val="212121"/>
        </w:rPr>
        <w:t xml:space="preserve"> sitesine giderek </w:t>
      </w:r>
      <w:proofErr w:type="spellStart"/>
      <w:r>
        <w:rPr>
          <w:color w:val="212121"/>
        </w:rPr>
        <w:t>Monero</w:t>
      </w:r>
      <w:proofErr w:type="spellEnd"/>
      <w:r>
        <w:rPr>
          <w:color w:val="212121"/>
        </w:rPr>
        <w:t xml:space="preserve"> madenciliği sekmesinden aktif işçi sayısını kontrol ediyoruz.</w:t>
      </w:r>
    </w:p>
    <w:p w14:paraId="741E57C8" w14:textId="0D393171" w:rsidR="00722CF6" w:rsidRDefault="00722CF6" w:rsidP="0029673D">
      <w:pPr>
        <w:pStyle w:val="NormalWeb"/>
        <w:rPr>
          <w:color w:val="212121"/>
        </w:rPr>
      </w:pPr>
      <w:r>
        <w:rPr>
          <w:noProof/>
          <w:color w:val="212121"/>
        </w:rPr>
        <w:drawing>
          <wp:inline distT="0" distB="0" distL="0" distR="0" wp14:anchorId="083E0965" wp14:editId="3C76EEF1">
            <wp:extent cx="5401310" cy="1259205"/>
            <wp:effectExtent l="0" t="0" r="8890" b="0"/>
            <wp:docPr id="25" name="Resi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Resim 25"/>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401310" cy="1259205"/>
                    </a:xfrm>
                    <a:prstGeom prst="rect">
                      <a:avLst/>
                    </a:prstGeom>
                  </pic:spPr>
                </pic:pic>
              </a:graphicData>
            </a:graphic>
          </wp:inline>
        </w:drawing>
      </w:r>
    </w:p>
    <w:p w14:paraId="662A7AB0" w14:textId="7B15C49B" w:rsidR="00722CF6" w:rsidRDefault="00024CCE" w:rsidP="0029673D">
      <w:pPr>
        <w:pStyle w:val="NormalWeb"/>
        <w:rPr>
          <w:color w:val="212121"/>
        </w:rPr>
      </w:pPr>
      <w:r>
        <w:rPr>
          <w:color w:val="212121"/>
        </w:rPr>
        <w:t xml:space="preserve">Burada da görüldüğü üzere </w:t>
      </w:r>
      <w:proofErr w:type="spellStart"/>
      <w:r>
        <w:rPr>
          <w:color w:val="212121"/>
        </w:rPr>
        <w:t>raspberry</w:t>
      </w:r>
      <w:proofErr w:type="spellEnd"/>
      <w:r>
        <w:rPr>
          <w:color w:val="212121"/>
        </w:rPr>
        <w:t xml:space="preserve"> cihazımızın bağlantısı başarılı ve aktif işçi olarak sistemde görüntülenebiliyor. Şu anda düşük maliyetli </w:t>
      </w:r>
      <w:proofErr w:type="spellStart"/>
      <w:r>
        <w:rPr>
          <w:color w:val="212121"/>
        </w:rPr>
        <w:t>blockchain</w:t>
      </w:r>
      <w:proofErr w:type="spellEnd"/>
      <w:r>
        <w:rPr>
          <w:color w:val="212121"/>
        </w:rPr>
        <w:t xml:space="preserve"> düzeneği kurulumunu tamamlamış olduk. </w:t>
      </w:r>
      <w:proofErr w:type="spellStart"/>
      <w:r>
        <w:rPr>
          <w:color w:val="212121"/>
        </w:rPr>
        <w:t>Raspberry</w:t>
      </w:r>
      <w:proofErr w:type="spellEnd"/>
      <w:r>
        <w:rPr>
          <w:color w:val="212121"/>
        </w:rPr>
        <w:t xml:space="preserve"> cihazımızın ortalama </w:t>
      </w:r>
      <w:proofErr w:type="spellStart"/>
      <w:r>
        <w:rPr>
          <w:color w:val="212121"/>
        </w:rPr>
        <w:t>Hashrate’i</w:t>
      </w:r>
      <w:proofErr w:type="spellEnd"/>
      <w:r>
        <w:rPr>
          <w:color w:val="212121"/>
        </w:rPr>
        <w:t xml:space="preserve"> 3.10 H/s olduğu için </w:t>
      </w:r>
      <w:proofErr w:type="spellStart"/>
      <w:r w:rsidR="00126D86">
        <w:rPr>
          <w:color w:val="212121"/>
        </w:rPr>
        <w:t>M</w:t>
      </w:r>
      <w:r>
        <w:rPr>
          <w:color w:val="212121"/>
        </w:rPr>
        <w:t>onero</w:t>
      </w:r>
      <w:proofErr w:type="spellEnd"/>
      <w:r>
        <w:rPr>
          <w:color w:val="212121"/>
        </w:rPr>
        <w:t xml:space="preserve"> kazımı </w:t>
      </w:r>
      <w:r w:rsidR="00126D86">
        <w:rPr>
          <w:color w:val="212121"/>
        </w:rPr>
        <w:t xml:space="preserve">oldukça yavaş ilerliyor. Yaklaşık </w:t>
      </w:r>
      <w:proofErr w:type="gramStart"/>
      <w:r w:rsidR="00126D86">
        <w:rPr>
          <w:color w:val="212121"/>
        </w:rPr>
        <w:t>1.5</w:t>
      </w:r>
      <w:proofErr w:type="gramEnd"/>
      <w:r w:rsidR="00126D86">
        <w:rPr>
          <w:color w:val="212121"/>
        </w:rPr>
        <w:t xml:space="preserve"> saat süresince ancak </w:t>
      </w:r>
    </w:p>
    <w:p w14:paraId="0D246107" w14:textId="51BE9A07" w:rsidR="00126D86" w:rsidRDefault="00126D86" w:rsidP="0029673D">
      <w:pPr>
        <w:pStyle w:val="NormalWeb"/>
        <w:rPr>
          <w:color w:val="212121"/>
        </w:rPr>
      </w:pPr>
      <w:r>
        <w:rPr>
          <w:color w:val="212121"/>
        </w:rPr>
        <w:t xml:space="preserve">0.000000026010 adet </w:t>
      </w:r>
      <w:proofErr w:type="spellStart"/>
      <w:r>
        <w:rPr>
          <w:color w:val="212121"/>
        </w:rPr>
        <w:t>monero</w:t>
      </w:r>
      <w:proofErr w:type="spellEnd"/>
      <w:r>
        <w:rPr>
          <w:color w:val="212121"/>
        </w:rPr>
        <w:t xml:space="preserve"> kazabildik. Bu da 0.000073 TL’ye tekabül ediyor.</w:t>
      </w:r>
      <w:r w:rsidR="00FD7845">
        <w:rPr>
          <w:color w:val="212121"/>
        </w:rPr>
        <w:t xml:space="preserve"> </w:t>
      </w:r>
    </w:p>
    <w:p w14:paraId="2A6A8749" w14:textId="30117B80" w:rsidR="00FD7845" w:rsidRPr="00AD6E50" w:rsidRDefault="00FD7845" w:rsidP="0029673D">
      <w:pPr>
        <w:pStyle w:val="NormalWeb"/>
        <w:rPr>
          <w:color w:val="212121"/>
        </w:rPr>
      </w:pPr>
      <w:r>
        <w:rPr>
          <w:color w:val="212121"/>
        </w:rPr>
        <w:t xml:space="preserve">Bir aylık denememizde yaklaşık olarak 0,000056 adet </w:t>
      </w:r>
      <w:proofErr w:type="spellStart"/>
      <w:r>
        <w:rPr>
          <w:color w:val="212121"/>
        </w:rPr>
        <w:t>monero</w:t>
      </w:r>
      <w:proofErr w:type="spellEnd"/>
      <w:r>
        <w:rPr>
          <w:color w:val="212121"/>
        </w:rPr>
        <w:t xml:space="preserve"> kazabildik. Buna karşılık yaklaşık olarak 5 </w:t>
      </w:r>
      <w:proofErr w:type="spellStart"/>
      <w:r>
        <w:rPr>
          <w:color w:val="212121"/>
        </w:rPr>
        <w:t>kWh</w:t>
      </w:r>
      <w:proofErr w:type="spellEnd"/>
      <w:r>
        <w:rPr>
          <w:color w:val="212121"/>
        </w:rPr>
        <w:t xml:space="preserve"> bir </w:t>
      </w:r>
      <w:r w:rsidR="00165922">
        <w:rPr>
          <w:color w:val="212121"/>
        </w:rPr>
        <w:t>elektrik</w:t>
      </w:r>
      <w:r>
        <w:rPr>
          <w:color w:val="212121"/>
        </w:rPr>
        <w:t xml:space="preserve"> tüketimimiz oldu. </w:t>
      </w:r>
      <w:proofErr w:type="spellStart"/>
      <w:r>
        <w:rPr>
          <w:color w:val="212121"/>
        </w:rPr>
        <w:t>Monero</w:t>
      </w:r>
      <w:proofErr w:type="spellEnd"/>
      <w:r>
        <w:rPr>
          <w:color w:val="212121"/>
        </w:rPr>
        <w:t xml:space="preserve"> adetimizi TL </w:t>
      </w:r>
      <w:proofErr w:type="gramStart"/>
      <w:r>
        <w:rPr>
          <w:color w:val="212121"/>
        </w:rPr>
        <w:t>‘ ye</w:t>
      </w:r>
      <w:proofErr w:type="gramEnd"/>
      <w:r>
        <w:rPr>
          <w:color w:val="212121"/>
        </w:rPr>
        <w:t xml:space="preserve"> çevirdiğimizde yaklaşık olarak 16 kuruş bir gelir elde ettik. Elektrik tüketimimiz ise </w:t>
      </w:r>
      <w:proofErr w:type="gramStart"/>
      <w:r>
        <w:rPr>
          <w:color w:val="212121"/>
        </w:rPr>
        <w:t>5.5</w:t>
      </w:r>
      <w:proofErr w:type="gramEnd"/>
      <w:r>
        <w:rPr>
          <w:color w:val="212121"/>
        </w:rPr>
        <w:t xml:space="preserve"> TL oldu. Bu veriler sayesinde </w:t>
      </w:r>
      <w:proofErr w:type="spellStart"/>
      <w:r>
        <w:rPr>
          <w:color w:val="212121"/>
        </w:rPr>
        <w:t>raspberry</w:t>
      </w:r>
      <w:proofErr w:type="spellEnd"/>
      <w:r>
        <w:rPr>
          <w:color w:val="212121"/>
        </w:rPr>
        <w:t xml:space="preserve"> pi cihazının madencilik açısından kazanç sağlamadığı aksine zarar ettiği görülmektedir.</w:t>
      </w:r>
    </w:p>
    <w:p w14:paraId="765AF075" w14:textId="77777777" w:rsidR="00AD6E50" w:rsidRDefault="00AD6E50" w:rsidP="0029673D">
      <w:pPr>
        <w:pStyle w:val="NormalWeb"/>
        <w:rPr>
          <w:color w:val="212121"/>
        </w:rPr>
      </w:pPr>
    </w:p>
    <w:p w14:paraId="69E51A3F" w14:textId="77777777" w:rsidR="00DF1539" w:rsidRDefault="00DF1539" w:rsidP="006B79D0">
      <w:pPr>
        <w:pStyle w:val="PARAGRAFMETN"/>
        <w:rPr>
          <w:lang w:eastAsia="x-none"/>
        </w:rPr>
      </w:pPr>
    </w:p>
    <w:p w14:paraId="35248351" w14:textId="71336FBB" w:rsidR="00F26F60" w:rsidRDefault="00550E38" w:rsidP="007C5453">
      <w:pPr>
        <w:pStyle w:val="Balk1"/>
        <w:numPr>
          <w:ilvl w:val="0"/>
          <w:numId w:val="0"/>
        </w:numPr>
        <w:jc w:val="left"/>
      </w:pPr>
      <w:bookmarkStart w:id="50" w:name="_Toc92473389"/>
      <w:r>
        <w:lastRenderedPageBreak/>
        <w:t>4</w:t>
      </w:r>
      <w:r w:rsidR="002F0145">
        <w:t>.sonuçlar ve öneriler</w:t>
      </w:r>
      <w:bookmarkEnd w:id="50"/>
    </w:p>
    <w:p w14:paraId="59752581" w14:textId="211C3A4A" w:rsidR="002F0145" w:rsidRDefault="00CF0421" w:rsidP="002F0145">
      <w:pPr>
        <w:pStyle w:val="PARAGRAFMETN"/>
      </w:pPr>
      <w:r>
        <w:t>Küresel ve bölgesel mal ticaretinin, karayolu, demiryolu, havayolu ve denizyolu taşımacılığının, enerji taşımacılığının kavşak noktası konumunda olan tüm ülkeler, ekonomik entegrasyon adına Blockchain teknolojileri ile dijital veri ve ekonomik varlık aktarımının kavşak noktası ve saklama merkezi olabilme gayretindedir. Blockchain teknolojisinin içinde barındığı potansiyel kazanımların farkına varan pek çok devlet, bu konuda ciddi çalışmalar ve yatırımlar yapmaktadır.</w:t>
      </w:r>
      <w:r w:rsidRPr="00CF0421">
        <w:t xml:space="preserve"> </w:t>
      </w:r>
      <w:r>
        <w:t xml:space="preserve">Yeterince anlaşılmamanın bir sonucu olarak, kripto paralar dışında, Blockchain kullanımı konusunda tüm dikkatleri üzerinde toplayacak bir uygulamayla henüz karşılaşılmamıştır. Tüm bu engeller kolay aşılabilir ve hemen her yeni değişimin başına gelebilecek sorunlar olarak görüldüğünden, dünyanın pek çok ülkesinde </w:t>
      </w:r>
      <w:proofErr w:type="spellStart"/>
      <w:r>
        <w:t>Blockchain’e</w:t>
      </w:r>
      <w:proofErr w:type="spellEnd"/>
      <w:r>
        <w:t xml:space="preserve"> olan alaka azalmadan devam etmektedir. Somut uygulama örnekleri üretmede, </w:t>
      </w:r>
      <w:r w:rsidR="00165922">
        <w:t>resmî</w:t>
      </w:r>
      <w:r>
        <w:t xml:space="preserve"> kurumların teşvik edici ve destekleyici olması son derece kritiktir ve sonuç itibariyle Blockchain konusunda </w:t>
      </w:r>
      <w:r w:rsidR="003631E6">
        <w:t>hiçbir</w:t>
      </w:r>
      <w:r>
        <w:t xml:space="preserve"> şey yapmamak, ilerleme yolunda yapılacak önemli bir hata olarak kabul edilebilir.</w:t>
      </w:r>
      <w:r w:rsidR="00847943">
        <w:t xml:space="preserve"> </w:t>
      </w:r>
    </w:p>
    <w:p w14:paraId="6D5CE034" w14:textId="4436BF18" w:rsidR="002A1829" w:rsidRPr="002A1829" w:rsidRDefault="00847943" w:rsidP="002F0145">
      <w:pPr>
        <w:pStyle w:val="PARAGRAFMETN"/>
        <w:rPr>
          <w:color w:val="212121"/>
        </w:rPr>
      </w:pPr>
      <w:r>
        <w:t xml:space="preserve"> Yaptığımız düşük maliyetli </w:t>
      </w:r>
      <w:proofErr w:type="spellStart"/>
      <w:r>
        <w:t>blockchain</w:t>
      </w:r>
      <w:proofErr w:type="spellEnd"/>
      <w:r>
        <w:t xml:space="preserve"> </w:t>
      </w:r>
      <w:r w:rsidR="003631E6">
        <w:t>düzeneğinin</w:t>
      </w:r>
      <w:r>
        <w:t xml:space="preserve"> </w:t>
      </w:r>
      <w:r w:rsidR="003631E6">
        <w:t xml:space="preserve">gelir ve giderlerini aylık bazda hesapladığımızda ve </w:t>
      </w:r>
      <w:proofErr w:type="spellStart"/>
      <w:r w:rsidR="003631E6">
        <w:t>Raspberry</w:t>
      </w:r>
      <w:proofErr w:type="spellEnd"/>
      <w:r w:rsidR="003631E6">
        <w:t xml:space="preserve"> Pi 4’ün fiyatını göz önüne aldığımızda </w:t>
      </w:r>
      <w:r w:rsidR="003631E6">
        <w:rPr>
          <w:color w:val="212121"/>
        </w:rPr>
        <w:t xml:space="preserve">bu cihazının madencilik için uygun olmadığını </w:t>
      </w:r>
      <w:r w:rsidR="002A1829">
        <w:rPr>
          <w:color w:val="212121"/>
        </w:rPr>
        <w:t>gözlemledik.</w:t>
      </w:r>
    </w:p>
    <w:p w14:paraId="453F673D" w14:textId="77777777" w:rsidR="00126D86" w:rsidRPr="002F0145" w:rsidRDefault="00126D86" w:rsidP="002F0145">
      <w:pPr>
        <w:pStyle w:val="PARAGRAFMETN"/>
        <w:rPr>
          <w:lang w:eastAsia="x-none"/>
        </w:rPr>
      </w:pPr>
    </w:p>
    <w:p w14:paraId="16D9A93A" w14:textId="77777777" w:rsidR="002F0145" w:rsidRPr="002F0145" w:rsidRDefault="002F0145" w:rsidP="002F0145">
      <w:pPr>
        <w:pStyle w:val="PARAGRAFMETN"/>
        <w:rPr>
          <w:lang w:eastAsia="x-none"/>
        </w:rPr>
      </w:pPr>
    </w:p>
    <w:p w14:paraId="16D941AD" w14:textId="77777777" w:rsidR="00D60419" w:rsidRDefault="00D60419" w:rsidP="00C9503B">
      <w:pPr>
        <w:pStyle w:val="Balk1"/>
        <w:numPr>
          <w:ilvl w:val="0"/>
          <w:numId w:val="0"/>
        </w:numPr>
      </w:pPr>
    </w:p>
    <w:p w14:paraId="05E8519E" w14:textId="659AB0E8" w:rsidR="00D60419" w:rsidRDefault="00D60419" w:rsidP="00C9503B">
      <w:pPr>
        <w:pStyle w:val="Balk1"/>
        <w:numPr>
          <w:ilvl w:val="0"/>
          <w:numId w:val="0"/>
        </w:numPr>
      </w:pPr>
    </w:p>
    <w:p w14:paraId="7A81AA4A" w14:textId="5B6EDC4E" w:rsidR="00DF1539" w:rsidRDefault="00DF1539" w:rsidP="00DF1539">
      <w:pPr>
        <w:pStyle w:val="PARAGRAFMETN"/>
        <w:rPr>
          <w:lang w:eastAsia="x-none"/>
        </w:rPr>
      </w:pPr>
    </w:p>
    <w:p w14:paraId="47068D41" w14:textId="6165C62F" w:rsidR="00DF1539" w:rsidRDefault="00DF1539" w:rsidP="00DF1539">
      <w:pPr>
        <w:pStyle w:val="PARAGRAFMETN"/>
        <w:rPr>
          <w:lang w:eastAsia="x-none"/>
        </w:rPr>
      </w:pPr>
    </w:p>
    <w:p w14:paraId="1870F588" w14:textId="77777777" w:rsidR="00DF1539" w:rsidRPr="00DF1539" w:rsidRDefault="00DF1539" w:rsidP="00DF1539">
      <w:pPr>
        <w:pStyle w:val="PARAGRAFMETN"/>
        <w:rPr>
          <w:lang w:eastAsia="x-none"/>
        </w:rPr>
      </w:pPr>
    </w:p>
    <w:p w14:paraId="73C89CD2" w14:textId="77777777" w:rsidR="00D60419" w:rsidRPr="00D60419" w:rsidRDefault="00D60419" w:rsidP="00D60419">
      <w:pPr>
        <w:pStyle w:val="PARAGRAFMETN"/>
        <w:rPr>
          <w:lang w:eastAsia="x-none"/>
        </w:rPr>
      </w:pPr>
    </w:p>
    <w:p w14:paraId="64A7511C" w14:textId="57557EA5" w:rsidR="00B92AE0" w:rsidRDefault="00C9503B" w:rsidP="00C9503B">
      <w:pPr>
        <w:pStyle w:val="Balk1"/>
        <w:numPr>
          <w:ilvl w:val="0"/>
          <w:numId w:val="0"/>
        </w:numPr>
      </w:pPr>
      <w:bookmarkStart w:id="51" w:name="_Toc92473390"/>
      <w:r>
        <w:t>5.</w:t>
      </w:r>
      <w:r w:rsidR="00B92AE0" w:rsidRPr="004E3930">
        <w:t>KAYNAKLAR</w:t>
      </w:r>
      <w:bookmarkEnd w:id="33"/>
      <w:bookmarkEnd w:id="34"/>
      <w:bookmarkEnd w:id="35"/>
      <w:bookmarkEnd w:id="36"/>
      <w:bookmarkEnd w:id="51"/>
    </w:p>
    <w:p w14:paraId="29034B0D" w14:textId="2F29E8C0" w:rsidR="00623FA0" w:rsidRDefault="00EB42D8" w:rsidP="00EB42D8">
      <w:pPr>
        <w:pStyle w:val="PARAGRAFMETN"/>
        <w:rPr>
          <w:lang w:eastAsia="x-none"/>
        </w:rPr>
      </w:pPr>
      <w:r>
        <w:rPr>
          <w:lang w:eastAsia="x-none"/>
        </w:rPr>
        <w:t xml:space="preserve"> </w:t>
      </w:r>
      <w:r w:rsidR="00623FA0">
        <w:rPr>
          <w:lang w:eastAsia="x-none"/>
        </w:rPr>
        <w:t xml:space="preserve">[1]   </w:t>
      </w:r>
      <w:hyperlink r:id="rId31" w:history="1">
        <w:r w:rsidR="00623FA0" w:rsidRPr="00192C37">
          <w:rPr>
            <w:rStyle w:val="Kpr"/>
            <w:lang w:eastAsia="x-none"/>
          </w:rPr>
          <w:t>https://www.blockchain.com/btc/block/0000000000000000000cf69a61299</w:t>
        </w:r>
      </w:hyperlink>
    </w:p>
    <w:p w14:paraId="28D89CB9" w14:textId="039BAD7B" w:rsidR="00EB42D8" w:rsidRPr="00EB42D8" w:rsidRDefault="00623FA0" w:rsidP="00EB42D8">
      <w:pPr>
        <w:pStyle w:val="PARAGRAFMETN"/>
        <w:rPr>
          <w:lang w:eastAsia="x-none"/>
        </w:rPr>
      </w:pPr>
      <w:r>
        <w:rPr>
          <w:lang w:eastAsia="x-none"/>
        </w:rPr>
        <w:t xml:space="preserve">  </w:t>
      </w:r>
      <w:proofErr w:type="gramStart"/>
      <w:r w:rsidR="00EB42D8">
        <w:rPr>
          <w:lang w:eastAsia="x-none"/>
        </w:rPr>
        <w:t>ca</w:t>
      </w:r>
      <w:proofErr w:type="gramEnd"/>
      <w:r w:rsidR="00EB42D8">
        <w:rPr>
          <w:lang w:eastAsia="x-none"/>
        </w:rPr>
        <w:t>0162f45c6ad1d15a9e88839ab80ee4df0</w:t>
      </w:r>
    </w:p>
    <w:p w14:paraId="0997E60D" w14:textId="264B52BE" w:rsidR="00B722EF" w:rsidRPr="00B722EF" w:rsidRDefault="00BA1773" w:rsidP="00B722EF">
      <w:pPr>
        <w:spacing w:before="120" w:after="120"/>
        <w:ind w:left="640" w:hanging="640"/>
        <w:jc w:val="both"/>
        <w:rPr>
          <w:noProof/>
          <w:sz w:val="24"/>
          <w:szCs w:val="24"/>
        </w:rPr>
      </w:pPr>
      <w:r>
        <w:fldChar w:fldCharType="begin" w:fldLock="1"/>
      </w:r>
      <w:r>
        <w:instrText xml:space="preserve">ADDIN Mendeley Bibliography CSL_BIBLIOGRAPHY </w:instrText>
      </w:r>
      <w:r>
        <w:fldChar w:fldCharType="separate"/>
      </w:r>
      <w:r w:rsidR="00B722EF" w:rsidRPr="00B722EF">
        <w:rPr>
          <w:noProof/>
          <w:sz w:val="24"/>
          <w:szCs w:val="24"/>
        </w:rPr>
        <w:t>[</w:t>
      </w:r>
      <w:r w:rsidR="00623FA0">
        <w:rPr>
          <w:noProof/>
          <w:sz w:val="24"/>
          <w:szCs w:val="24"/>
        </w:rPr>
        <w:t>2]</w:t>
      </w:r>
      <w:r w:rsidR="00B722EF" w:rsidRPr="00B722EF">
        <w:rPr>
          <w:noProof/>
          <w:sz w:val="24"/>
          <w:szCs w:val="24"/>
        </w:rPr>
        <w:tab/>
      </w:r>
      <w:r w:rsidR="00623FA0" w:rsidRPr="00623FA0">
        <w:rPr>
          <w:noProof/>
          <w:sz w:val="24"/>
          <w:szCs w:val="24"/>
        </w:rPr>
        <w:t xml:space="preserve">https://www.udemy.com/course/ethereum-solidity-blockchain/ </w:t>
      </w:r>
    </w:p>
    <w:p w14:paraId="4D31A1A5" w14:textId="77777777" w:rsidR="00623FA0" w:rsidRDefault="00B722EF" w:rsidP="00B722EF">
      <w:pPr>
        <w:spacing w:before="120" w:after="120"/>
        <w:ind w:left="640" w:hanging="640"/>
        <w:jc w:val="both"/>
        <w:rPr>
          <w:noProof/>
          <w:sz w:val="24"/>
          <w:szCs w:val="24"/>
        </w:rPr>
      </w:pPr>
      <w:r w:rsidRPr="00B722EF">
        <w:rPr>
          <w:noProof/>
          <w:sz w:val="24"/>
          <w:szCs w:val="24"/>
        </w:rPr>
        <w:t>[3]</w:t>
      </w:r>
      <w:r w:rsidRPr="00B722EF">
        <w:rPr>
          <w:noProof/>
          <w:sz w:val="24"/>
          <w:szCs w:val="24"/>
        </w:rPr>
        <w:tab/>
      </w:r>
      <w:r w:rsidR="00623FA0" w:rsidRPr="00623FA0">
        <w:rPr>
          <w:noProof/>
          <w:sz w:val="24"/>
          <w:szCs w:val="24"/>
        </w:rPr>
        <w:t xml:space="preserve">https://www.youtube.com/watch?v=z43gj3xlQJc&amp;t=181s </w:t>
      </w:r>
    </w:p>
    <w:p w14:paraId="6105B241" w14:textId="07579E42" w:rsidR="00B722EF" w:rsidRPr="00B722EF" w:rsidRDefault="00B722EF" w:rsidP="00B722EF">
      <w:pPr>
        <w:spacing w:before="120" w:after="120"/>
        <w:ind w:left="640" w:hanging="640"/>
        <w:jc w:val="both"/>
        <w:rPr>
          <w:noProof/>
          <w:sz w:val="24"/>
          <w:szCs w:val="24"/>
        </w:rPr>
      </w:pPr>
      <w:r w:rsidRPr="00B722EF">
        <w:rPr>
          <w:noProof/>
          <w:sz w:val="24"/>
          <w:szCs w:val="24"/>
        </w:rPr>
        <w:t>[4]</w:t>
      </w:r>
      <w:r w:rsidRPr="00B722EF">
        <w:rPr>
          <w:noProof/>
          <w:sz w:val="24"/>
          <w:szCs w:val="24"/>
        </w:rPr>
        <w:tab/>
      </w:r>
      <w:r w:rsidR="00623FA0" w:rsidRPr="00623FA0">
        <w:rPr>
          <w:noProof/>
          <w:sz w:val="24"/>
          <w:szCs w:val="24"/>
        </w:rPr>
        <w:t>https://www.youtube.com/watch?v=qZZSLDTo49A&amp;t=1s</w:t>
      </w:r>
    </w:p>
    <w:p w14:paraId="4EAABA85" w14:textId="77777777" w:rsidR="00623FA0" w:rsidRPr="00623FA0" w:rsidRDefault="00B722EF" w:rsidP="00623FA0">
      <w:pPr>
        <w:spacing w:before="120" w:after="120"/>
        <w:ind w:left="640" w:hanging="640"/>
        <w:jc w:val="both"/>
        <w:rPr>
          <w:noProof/>
          <w:sz w:val="24"/>
          <w:szCs w:val="24"/>
        </w:rPr>
      </w:pPr>
      <w:r w:rsidRPr="00B722EF">
        <w:rPr>
          <w:noProof/>
          <w:sz w:val="24"/>
          <w:szCs w:val="24"/>
        </w:rPr>
        <w:t>[5]</w:t>
      </w:r>
      <w:r w:rsidRPr="00B722EF">
        <w:rPr>
          <w:noProof/>
          <w:sz w:val="24"/>
          <w:szCs w:val="24"/>
        </w:rPr>
        <w:tab/>
      </w:r>
      <w:r w:rsidR="00623FA0" w:rsidRPr="00623FA0">
        <w:rPr>
          <w:noProof/>
          <w:sz w:val="24"/>
          <w:szCs w:val="24"/>
        </w:rPr>
        <w:t>AKGİRAY, V. Blockchain Technology and Corporate Governance,</w:t>
      </w:r>
    </w:p>
    <w:p w14:paraId="03CDA634" w14:textId="77777777" w:rsidR="00623FA0" w:rsidRDefault="00623FA0" w:rsidP="00623FA0">
      <w:pPr>
        <w:spacing w:before="120" w:after="120"/>
        <w:ind w:left="640" w:hanging="640"/>
        <w:jc w:val="both"/>
        <w:rPr>
          <w:noProof/>
          <w:sz w:val="24"/>
          <w:szCs w:val="24"/>
        </w:rPr>
      </w:pPr>
      <w:r w:rsidRPr="00623FA0">
        <w:rPr>
          <w:noProof/>
          <w:sz w:val="24"/>
          <w:szCs w:val="24"/>
        </w:rPr>
        <w:t>DAF/CA/CG/RD(2018)1/REV1, OECD Workshop on Digital Financial Assets, s.26</w:t>
      </w:r>
    </w:p>
    <w:p w14:paraId="7C71D2E1" w14:textId="555E9F73" w:rsidR="00B722EF" w:rsidRDefault="00623FA0" w:rsidP="00623FA0">
      <w:pPr>
        <w:spacing w:before="120" w:after="120"/>
        <w:ind w:left="640" w:hanging="640"/>
        <w:jc w:val="both"/>
        <w:rPr>
          <w:noProof/>
          <w:sz w:val="24"/>
          <w:szCs w:val="24"/>
        </w:rPr>
      </w:pPr>
      <w:r w:rsidRPr="00623FA0">
        <w:rPr>
          <w:noProof/>
          <w:sz w:val="24"/>
          <w:szCs w:val="24"/>
        </w:rPr>
        <w:t xml:space="preserve"> </w:t>
      </w:r>
      <w:r w:rsidR="00B722EF" w:rsidRPr="00B722EF">
        <w:rPr>
          <w:noProof/>
          <w:sz w:val="24"/>
          <w:szCs w:val="24"/>
        </w:rPr>
        <w:t>[6]</w:t>
      </w:r>
      <w:r w:rsidR="00B722EF" w:rsidRPr="00B722EF">
        <w:rPr>
          <w:noProof/>
          <w:sz w:val="24"/>
          <w:szCs w:val="24"/>
        </w:rPr>
        <w:tab/>
      </w:r>
      <w:r w:rsidRPr="00623FA0">
        <w:rPr>
          <w:noProof/>
          <w:sz w:val="24"/>
          <w:szCs w:val="24"/>
        </w:rPr>
        <w:t>https://ethereum.org/en/what-is-ethereum/</w:t>
      </w:r>
    </w:p>
    <w:p w14:paraId="6FC1385C" w14:textId="61CFFAB7" w:rsidR="00311277" w:rsidRPr="00B722EF" w:rsidRDefault="00311277" w:rsidP="00311277">
      <w:pPr>
        <w:spacing w:before="120" w:after="120"/>
        <w:ind w:left="640" w:hanging="640"/>
        <w:jc w:val="both"/>
        <w:rPr>
          <w:noProof/>
          <w:sz w:val="24"/>
        </w:rPr>
      </w:pPr>
      <w:r w:rsidRPr="00B722EF">
        <w:rPr>
          <w:noProof/>
          <w:sz w:val="24"/>
          <w:szCs w:val="24"/>
        </w:rPr>
        <w:t>[</w:t>
      </w:r>
      <w:r w:rsidR="00EF4650">
        <w:rPr>
          <w:noProof/>
          <w:sz w:val="24"/>
          <w:szCs w:val="24"/>
        </w:rPr>
        <w:t>7</w:t>
      </w:r>
      <w:r w:rsidRPr="00B722EF">
        <w:rPr>
          <w:noProof/>
          <w:sz w:val="24"/>
          <w:szCs w:val="24"/>
        </w:rPr>
        <w:t>]</w:t>
      </w:r>
      <w:r w:rsidRPr="00B722EF">
        <w:rPr>
          <w:noProof/>
          <w:sz w:val="24"/>
          <w:szCs w:val="24"/>
        </w:rPr>
        <w:tab/>
      </w:r>
      <w:r w:rsidRPr="00311277">
        <w:rPr>
          <w:noProof/>
          <w:sz w:val="24"/>
          <w:szCs w:val="24"/>
        </w:rPr>
        <w:t>https://minergate.com/xmr-mining-pool</w:t>
      </w:r>
    </w:p>
    <w:p w14:paraId="2A17D7DE" w14:textId="77777777" w:rsidR="00311277" w:rsidRPr="00B722EF" w:rsidRDefault="00311277" w:rsidP="00623FA0">
      <w:pPr>
        <w:spacing w:before="120" w:after="120"/>
        <w:ind w:left="640" w:hanging="640"/>
        <w:jc w:val="both"/>
        <w:rPr>
          <w:noProof/>
          <w:sz w:val="24"/>
        </w:rPr>
      </w:pPr>
    </w:p>
    <w:p w14:paraId="537F84E6" w14:textId="77777777" w:rsidR="00044AB1" w:rsidRDefault="00BA1773" w:rsidP="00B722EF">
      <w:pPr>
        <w:pStyle w:val="PARAGRAFMETN"/>
        <w:spacing w:line="240" w:lineRule="auto"/>
      </w:pPr>
      <w:r>
        <w:fldChar w:fldCharType="end"/>
      </w:r>
    </w:p>
    <w:p w14:paraId="0FF4F2B5" w14:textId="77777777" w:rsidR="006775E6" w:rsidRDefault="006775E6" w:rsidP="00450E55">
      <w:pPr>
        <w:pStyle w:val="Balk1"/>
        <w:numPr>
          <w:ilvl w:val="0"/>
          <w:numId w:val="0"/>
        </w:numPr>
        <w:jc w:val="left"/>
        <w:sectPr w:rsidR="006775E6" w:rsidSect="00D940EC">
          <w:footerReference w:type="default" r:id="rId32"/>
          <w:pgSz w:w="11909" w:h="16834"/>
          <w:pgMar w:top="1418" w:right="1418" w:bottom="1418" w:left="1985" w:header="709" w:footer="709" w:gutter="0"/>
          <w:cols w:space="60"/>
          <w:noEndnote/>
        </w:sectPr>
      </w:pPr>
      <w:bookmarkStart w:id="52" w:name="_Toc476303510"/>
    </w:p>
    <w:bookmarkEnd w:id="52"/>
    <w:p w14:paraId="0CB60F2E" w14:textId="77777777" w:rsidR="00241984" w:rsidRPr="001F6728" w:rsidRDefault="00241984" w:rsidP="00450E55">
      <w:pPr>
        <w:pStyle w:val="PARAGRAFMETN"/>
      </w:pPr>
    </w:p>
    <w:sectPr w:rsidR="00241984" w:rsidRPr="001F6728" w:rsidSect="00C57322">
      <w:footerReference w:type="default" r:id="rId33"/>
      <w:pgSz w:w="11909" w:h="16834"/>
      <w:pgMar w:top="1418" w:right="1418" w:bottom="1418" w:left="1985" w:header="709" w:footer="709" w:gutter="0"/>
      <w:cols w:space="6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7B49A2" w14:textId="77777777" w:rsidR="00347DD4" w:rsidRDefault="00347DD4">
      <w:r>
        <w:separator/>
      </w:r>
    </w:p>
  </w:endnote>
  <w:endnote w:type="continuationSeparator" w:id="0">
    <w:p w14:paraId="2AA24E26" w14:textId="77777777" w:rsidR="00347DD4" w:rsidRDefault="00347D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A2"/>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4002EFF" w:usb1="C000247B" w:usb2="00000009" w:usb3="00000000" w:csb0="000001FF" w:csb1="00000000"/>
  </w:font>
  <w:font w:name="Calibri Light">
    <w:panose1 w:val="020F0302020204030204"/>
    <w:charset w:val="A2"/>
    <w:family w:val="swiss"/>
    <w:pitch w:val="variable"/>
    <w:sig w:usb0="E4002EFF" w:usb1="C000247B" w:usb2="00000009" w:usb3="00000000" w:csb0="000001FF" w:csb1="00000000"/>
  </w:font>
  <w:font w:name="Tahoma">
    <w:panose1 w:val="020B0604030504040204"/>
    <w:charset w:val="A2"/>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Verdana">
    <w:panose1 w:val="020B0604030504040204"/>
    <w:charset w:val="A2"/>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60ED8B" w14:textId="6E8D7232" w:rsidR="006062E7" w:rsidRDefault="006062E7" w:rsidP="00637B9E">
    <w:pPr>
      <w:pStyle w:val="Altbilgi1"/>
      <w:framePr w:wrap="around" w:vAnchor="text" w:hAnchor="margin" w:xAlign="center" w:y="1"/>
      <w:rPr>
        <w:rStyle w:val="SayfaNumaras"/>
      </w:rPr>
    </w:pPr>
    <w:r>
      <w:rPr>
        <w:rStyle w:val="SayfaNumaras"/>
      </w:rPr>
      <w:fldChar w:fldCharType="begin"/>
    </w:r>
    <w:r>
      <w:rPr>
        <w:rStyle w:val="SayfaNumaras"/>
      </w:rPr>
      <w:instrText xml:space="preserve">PAGE  </w:instrText>
    </w:r>
    <w:r>
      <w:rPr>
        <w:rStyle w:val="SayfaNumaras"/>
      </w:rPr>
      <w:fldChar w:fldCharType="separate"/>
    </w:r>
    <w:r>
      <w:rPr>
        <w:rStyle w:val="SayfaNumaras"/>
        <w:noProof/>
      </w:rPr>
      <w:t>vi</w:t>
    </w:r>
    <w:r>
      <w:rPr>
        <w:rStyle w:val="SayfaNumaras"/>
      </w:rPr>
      <w:fldChar w:fldCharType="end"/>
    </w:r>
  </w:p>
  <w:p w14:paraId="0285CD2F" w14:textId="77777777" w:rsidR="006062E7" w:rsidRDefault="006062E7" w:rsidP="00224157">
    <w:pPr>
      <w:pStyle w:val="Altbilgi1"/>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84899105"/>
      <w:docPartObj>
        <w:docPartGallery w:val="Page Numbers (Bottom of Page)"/>
        <w:docPartUnique/>
      </w:docPartObj>
    </w:sdtPr>
    <w:sdtEndPr>
      <w:rPr>
        <w:color w:val="FFFFFF" w:themeColor="background1"/>
      </w:rPr>
    </w:sdtEndPr>
    <w:sdtContent>
      <w:p w14:paraId="6005FEBF" w14:textId="29B76338" w:rsidR="006062E7" w:rsidRPr="00A95F97" w:rsidRDefault="006062E7">
        <w:pPr>
          <w:pStyle w:val="AltBilgi"/>
          <w:jc w:val="center"/>
          <w:rPr>
            <w:color w:val="FFFFFF" w:themeColor="background1"/>
          </w:rPr>
        </w:pPr>
        <w:r w:rsidRPr="00A95F97">
          <w:rPr>
            <w:color w:val="FFFFFF" w:themeColor="background1"/>
          </w:rPr>
          <w:fldChar w:fldCharType="begin"/>
        </w:r>
        <w:r w:rsidRPr="00A95F97">
          <w:rPr>
            <w:color w:val="FFFFFF" w:themeColor="background1"/>
          </w:rPr>
          <w:instrText>PAGE   \* MERGEFORMAT</w:instrText>
        </w:r>
        <w:r w:rsidRPr="00A95F97">
          <w:rPr>
            <w:color w:val="FFFFFF" w:themeColor="background1"/>
          </w:rPr>
          <w:fldChar w:fldCharType="separate"/>
        </w:r>
        <w:r>
          <w:rPr>
            <w:noProof/>
            <w:color w:val="FFFFFF" w:themeColor="background1"/>
          </w:rPr>
          <w:t>ii</w:t>
        </w:r>
        <w:r w:rsidRPr="00A95F97">
          <w:rPr>
            <w:color w:val="FFFFFF" w:themeColor="background1"/>
          </w:rPr>
          <w:fldChar w:fldCharType="end"/>
        </w:r>
      </w:p>
    </w:sdtContent>
  </w:sdt>
  <w:p w14:paraId="4C613C67" w14:textId="77777777" w:rsidR="006062E7" w:rsidRDefault="006062E7">
    <w:pPr>
      <w:pStyle w:val="AltBilgi"/>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60512487"/>
      <w:docPartObj>
        <w:docPartGallery w:val="Page Numbers (Bottom of Page)"/>
        <w:docPartUnique/>
      </w:docPartObj>
    </w:sdtPr>
    <w:sdtEndPr>
      <w:rPr>
        <w:color w:val="FFFFFF" w:themeColor="background1"/>
      </w:rPr>
    </w:sdtEndPr>
    <w:sdtContent>
      <w:p w14:paraId="262261C7" w14:textId="0CB1CF6D" w:rsidR="006062E7" w:rsidRPr="00A95F97" w:rsidRDefault="006062E7">
        <w:pPr>
          <w:pStyle w:val="AltBilgi"/>
          <w:jc w:val="center"/>
          <w:rPr>
            <w:color w:val="FFFFFF" w:themeColor="background1"/>
          </w:rPr>
        </w:pPr>
        <w:r w:rsidRPr="00A95F97">
          <w:rPr>
            <w:color w:val="FFFFFF" w:themeColor="background1"/>
          </w:rPr>
          <w:fldChar w:fldCharType="begin"/>
        </w:r>
        <w:r w:rsidRPr="00A95F97">
          <w:rPr>
            <w:color w:val="FFFFFF" w:themeColor="background1"/>
          </w:rPr>
          <w:instrText>PAGE   \* MERGEFORMAT</w:instrText>
        </w:r>
        <w:r w:rsidRPr="00A95F97">
          <w:rPr>
            <w:color w:val="FFFFFF" w:themeColor="background1"/>
          </w:rPr>
          <w:fldChar w:fldCharType="separate"/>
        </w:r>
        <w:r w:rsidR="00F65A78">
          <w:rPr>
            <w:noProof/>
            <w:color w:val="FFFFFF" w:themeColor="background1"/>
          </w:rPr>
          <w:t>vi</w:t>
        </w:r>
        <w:r w:rsidRPr="00A95F97">
          <w:rPr>
            <w:color w:val="FFFFFF" w:themeColor="background1"/>
          </w:rPr>
          <w:fldChar w:fldCharType="end"/>
        </w:r>
      </w:p>
    </w:sdtContent>
  </w:sdt>
  <w:p w14:paraId="15A6D0E0" w14:textId="58DF7044" w:rsidR="006062E7" w:rsidRPr="00A95F97" w:rsidRDefault="006062E7" w:rsidP="00A95F97">
    <w:pPr>
      <w:pStyle w:val="AltBilgi"/>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F3BCFD" w14:textId="73E00145" w:rsidR="006062E7" w:rsidRDefault="006062E7">
    <w:pPr>
      <w:pStyle w:val="Altbilgi1"/>
      <w:jc w:val="center"/>
    </w:pPr>
    <w:r>
      <w:fldChar w:fldCharType="begin"/>
    </w:r>
    <w:r>
      <w:instrText>PAGE   \* MERGEFORMAT</w:instrText>
    </w:r>
    <w:r>
      <w:fldChar w:fldCharType="separate"/>
    </w:r>
    <w:r>
      <w:rPr>
        <w:noProof/>
      </w:rPr>
      <w:t>v</w:t>
    </w:r>
    <w:r>
      <w:fldChar w:fldCharType="end"/>
    </w:r>
  </w:p>
  <w:p w14:paraId="11A606C3" w14:textId="77777777" w:rsidR="006062E7" w:rsidRPr="005D562D" w:rsidRDefault="006062E7" w:rsidP="005D562D">
    <w:pPr>
      <w:pStyle w:val="Altbilgi1"/>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b/>
        <w:bCs/>
      </w:rPr>
      <w:id w:val="1260721463"/>
      <w:docPartObj>
        <w:docPartGallery w:val="Page Numbers (Bottom of Page)"/>
        <w:docPartUnique/>
      </w:docPartObj>
    </w:sdtPr>
    <w:sdtEndPr/>
    <w:sdtContent>
      <w:p w14:paraId="186EA11C" w14:textId="02CBAD56" w:rsidR="00EA10A5" w:rsidRPr="007276F6" w:rsidRDefault="00347DD4">
        <w:pPr>
          <w:pStyle w:val="AltBilgi"/>
          <w:jc w:val="center"/>
          <w:rPr>
            <w:b/>
            <w:bCs/>
          </w:rPr>
        </w:pPr>
      </w:p>
    </w:sdtContent>
  </w:sdt>
  <w:p w14:paraId="67278018" w14:textId="77777777" w:rsidR="00EA10A5" w:rsidRPr="00A95F97" w:rsidRDefault="00EA10A5" w:rsidP="00A95F97">
    <w:pPr>
      <w:pStyle w:val="AltBilgi"/>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15A16E" w14:textId="5216C4B5" w:rsidR="006062E7" w:rsidRDefault="006062E7">
    <w:pPr>
      <w:pStyle w:val="AltBilgi"/>
      <w:jc w:val="center"/>
    </w:pPr>
  </w:p>
  <w:p w14:paraId="4B78680F" w14:textId="77777777" w:rsidR="006062E7" w:rsidRPr="00A95F97" w:rsidRDefault="006062E7" w:rsidP="00A95F97">
    <w:pPr>
      <w:pStyle w:val="AltBilgi"/>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19823665"/>
      <w:docPartObj>
        <w:docPartGallery w:val="Page Numbers (Bottom of Page)"/>
        <w:docPartUnique/>
      </w:docPartObj>
    </w:sdtPr>
    <w:sdtEndPr/>
    <w:sdtContent>
      <w:p w14:paraId="2F885FEC" w14:textId="27245052" w:rsidR="006062E7" w:rsidRDefault="006062E7">
        <w:pPr>
          <w:pStyle w:val="AltBilgi"/>
          <w:jc w:val="center"/>
        </w:pPr>
        <w:r>
          <w:fldChar w:fldCharType="begin"/>
        </w:r>
        <w:r w:rsidRPr="002F16B0">
          <w:instrText>PAGE   \* MERGEFORMAT</w:instrText>
        </w:r>
        <w:r>
          <w:fldChar w:fldCharType="separate"/>
        </w:r>
        <w:r w:rsidR="00E7733A">
          <w:rPr>
            <w:noProof/>
          </w:rPr>
          <w:t>30</w:t>
        </w:r>
        <w:r>
          <w:fldChar w:fldCharType="end"/>
        </w:r>
      </w:p>
    </w:sdtContent>
  </w:sdt>
  <w:p w14:paraId="1DD4C01F" w14:textId="77777777" w:rsidR="006062E7" w:rsidRPr="00A95F97" w:rsidRDefault="006062E7" w:rsidP="00A95F97">
    <w:pPr>
      <w:pStyle w:val="AltBilgi"/>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6714FB" w14:textId="77777777" w:rsidR="006062E7" w:rsidRPr="008756E0" w:rsidRDefault="006062E7" w:rsidP="008756E0">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72173E" w14:textId="77777777" w:rsidR="00347DD4" w:rsidRDefault="00347DD4">
      <w:r>
        <w:separator/>
      </w:r>
    </w:p>
  </w:footnote>
  <w:footnote w:type="continuationSeparator" w:id="0">
    <w:p w14:paraId="613E9BCF" w14:textId="77777777" w:rsidR="00347DD4" w:rsidRDefault="00347D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A30E95" w14:textId="77777777" w:rsidR="006062E7" w:rsidRPr="00126CD7" w:rsidRDefault="006062E7" w:rsidP="004B36EA">
    <w:pPr>
      <w:pStyle w:val="GvdeMetniGirintisi2"/>
      <w:spacing w:after="0"/>
      <w:ind w:left="0"/>
      <w:jc w:val="center"/>
      <w:rPr>
        <w:b/>
        <w:color w:val="000000"/>
        <w:sz w:val="20"/>
        <w:szCs w:val="20"/>
        <w:lang w:val="tr-TR"/>
      </w:rPr>
    </w:pPr>
    <w:r w:rsidRPr="00126CD7">
      <w:rPr>
        <w:noProof/>
        <w:lang w:val="tr-TR" w:eastAsia="tr-TR"/>
      </w:rPr>
      <w:drawing>
        <wp:inline distT="0" distB="0" distL="0" distR="0" wp14:anchorId="1517397E" wp14:editId="6B550E59">
          <wp:extent cx="1012371" cy="995498"/>
          <wp:effectExtent l="0" t="0" r="0" b="0"/>
          <wp:docPr id="30" name="Resim 1" descr="C:\Users\hayrettin\Desktop\D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1" descr="C:\Users\hayrettin\Desktop\DU.jp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018687" cy="1001709"/>
                  </a:xfrm>
                  <a:prstGeom prst="rect">
                    <a:avLst/>
                  </a:prstGeom>
                  <a:noFill/>
                  <a:ln>
                    <a:noFill/>
                  </a:ln>
                </pic:spPr>
              </pic:pic>
            </a:graphicData>
          </a:graphic>
        </wp:inline>
      </w:drawing>
    </w:r>
  </w:p>
  <w:p w14:paraId="4C732A1E" w14:textId="77777777" w:rsidR="006062E7" w:rsidRPr="001F4E97" w:rsidRDefault="006062E7" w:rsidP="001B1E73">
    <w:pPr>
      <w:pStyle w:val="GvdeMetniGirintisi2"/>
      <w:spacing w:after="0" w:line="276" w:lineRule="auto"/>
      <w:ind w:left="0"/>
      <w:jc w:val="center"/>
      <w:rPr>
        <w:b/>
        <w:color w:val="000000"/>
        <w:sz w:val="28"/>
        <w:szCs w:val="28"/>
        <w:lang w:val="tr-TR"/>
      </w:rPr>
    </w:pPr>
    <w:r w:rsidRPr="001F4E97">
      <w:rPr>
        <w:b/>
        <w:color w:val="000000"/>
        <w:sz w:val="28"/>
        <w:szCs w:val="28"/>
      </w:rPr>
      <w:t>T.C.</w:t>
    </w:r>
  </w:p>
  <w:p w14:paraId="79239F61" w14:textId="77777777" w:rsidR="006062E7" w:rsidRPr="005B1302" w:rsidRDefault="006062E7" w:rsidP="001B1E73">
    <w:pPr>
      <w:pStyle w:val="GvdeMetniGirintisi2"/>
      <w:spacing w:after="0" w:line="276" w:lineRule="auto"/>
      <w:ind w:left="0"/>
      <w:jc w:val="center"/>
      <w:rPr>
        <w:b/>
        <w:color w:val="000000"/>
        <w:sz w:val="28"/>
        <w:szCs w:val="28"/>
      </w:rPr>
    </w:pPr>
    <w:r w:rsidRPr="005B1302">
      <w:rPr>
        <w:b/>
        <w:color w:val="000000"/>
        <w:sz w:val="28"/>
        <w:szCs w:val="28"/>
        <w:lang w:val="tr-TR"/>
      </w:rPr>
      <w:t>DÜZCE</w:t>
    </w:r>
    <w:r w:rsidRPr="005B1302">
      <w:rPr>
        <w:b/>
        <w:color w:val="000000"/>
        <w:sz w:val="28"/>
        <w:szCs w:val="28"/>
      </w:rPr>
      <w:t xml:space="preserve"> ÜNİVERSİTESİ</w:t>
    </w:r>
  </w:p>
  <w:p w14:paraId="66A64E50" w14:textId="64BFFC71" w:rsidR="006062E7" w:rsidRPr="005B1302" w:rsidRDefault="0062798F" w:rsidP="001B1E73">
    <w:pPr>
      <w:pStyle w:val="GvdeMetniGirintisi2"/>
      <w:spacing w:line="276" w:lineRule="auto"/>
      <w:ind w:left="0"/>
      <w:jc w:val="center"/>
      <w:rPr>
        <w:b/>
        <w:color w:val="000000"/>
        <w:sz w:val="28"/>
        <w:szCs w:val="28"/>
      </w:rPr>
    </w:pPr>
    <w:r>
      <w:rPr>
        <w:b/>
        <w:color w:val="000000"/>
        <w:sz w:val="28"/>
        <w:szCs w:val="28"/>
        <w:lang w:val="tr-TR"/>
      </w:rPr>
      <w:t>TEKNOLOJİ</w:t>
    </w:r>
    <w:r w:rsidR="006062E7" w:rsidRPr="005B1302">
      <w:rPr>
        <w:b/>
        <w:color w:val="000000"/>
        <w:sz w:val="28"/>
        <w:szCs w:val="28"/>
      </w:rPr>
      <w:t xml:space="preserve"> </w:t>
    </w:r>
    <w:r>
      <w:rPr>
        <w:b/>
        <w:color w:val="000000"/>
        <w:sz w:val="28"/>
        <w:szCs w:val="28"/>
        <w:lang w:val="tr-TR"/>
      </w:rPr>
      <w:t>FAKULTESİ</w:t>
    </w:r>
    <w:r w:rsidR="006062E7" w:rsidRPr="005B1302">
      <w:rPr>
        <w:b/>
        <w:color w:val="000000"/>
        <w:sz w:val="28"/>
        <w:szCs w:val="28"/>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097BFD"/>
    <w:multiLevelType w:val="singleLevel"/>
    <w:tmpl w:val="EAF8C444"/>
    <w:lvl w:ilvl="0">
      <w:start w:val="7"/>
      <w:numFmt w:val="decimal"/>
      <w:lvlText w:val="3.2.%1."/>
      <w:legacy w:legacy="1" w:legacySpace="0" w:legacyIndent="600"/>
      <w:lvlJc w:val="left"/>
      <w:rPr>
        <w:rFonts w:ascii="Times New Roman" w:hAnsi="Times New Roman" w:cs="Times New Roman" w:hint="default"/>
      </w:rPr>
    </w:lvl>
  </w:abstractNum>
  <w:abstractNum w:abstractNumId="1" w15:restartNumberingAfterBreak="0">
    <w:nsid w:val="17420568"/>
    <w:multiLevelType w:val="multilevel"/>
    <w:tmpl w:val="46327EBA"/>
    <w:styleLink w:val="EKLERba"/>
    <w:lvl w:ilvl="0">
      <w:start w:val="1"/>
      <w:numFmt w:val="upperLetter"/>
      <w:suff w:val="space"/>
      <w:lvlText w:val="%1."/>
      <w:lvlJc w:val="left"/>
      <w:pPr>
        <w:ind w:left="567" w:hanging="567"/>
      </w:pPr>
      <w:rPr>
        <w:rFonts w:ascii="Times New Roman" w:hAnsi="Times New Roman" w:hint="default"/>
        <w:b/>
        <w:sz w:val="24"/>
      </w:rPr>
    </w:lvl>
    <w:lvl w:ilvl="1">
      <w:start w:val="1"/>
      <w:numFmt w:val="decimal"/>
      <w:lvlText w:val="%1.%2."/>
      <w:lvlJc w:val="left"/>
      <w:pPr>
        <w:ind w:left="2520" w:hanging="360"/>
      </w:pPr>
      <w:rPr>
        <w:rFonts w:hint="default"/>
      </w:rPr>
    </w:lvl>
    <w:lvl w:ilvl="2">
      <w:start w:val="1"/>
      <w:numFmt w:val="decimal"/>
      <w:lvlText w:val="%1.%2.%3."/>
      <w:lvlJc w:val="left"/>
      <w:pPr>
        <w:ind w:left="3240" w:hanging="180"/>
      </w:pPr>
      <w:rPr>
        <w:rFonts w:hint="default"/>
      </w:rPr>
    </w:lvl>
    <w:lvl w:ilvl="3">
      <w:start w:val="1"/>
      <w:numFmt w:val="decimal"/>
      <w:lvlText w:val="%1.%2.%3.%4."/>
      <w:lvlJc w:val="left"/>
      <w:pPr>
        <w:ind w:left="3960" w:hanging="360"/>
      </w:pPr>
      <w:rPr>
        <w:rFonts w:hint="default"/>
      </w:rPr>
    </w:lvl>
    <w:lvl w:ilvl="4">
      <w:start w:val="1"/>
      <w:numFmt w:val="decimal"/>
      <w:lvlText w:val="%1.%2.%3.%4.%5."/>
      <w:lvlJc w:val="left"/>
      <w:pPr>
        <w:ind w:left="4680" w:hanging="360"/>
      </w:pPr>
      <w:rPr>
        <w:rFonts w:hint="default"/>
      </w:rPr>
    </w:lvl>
    <w:lvl w:ilvl="5">
      <w:start w:val="1"/>
      <w:numFmt w:val="lowerRoman"/>
      <w:lvlText w:val="%6."/>
      <w:lvlJc w:val="right"/>
      <w:pPr>
        <w:ind w:left="5400" w:hanging="180"/>
      </w:pPr>
      <w:rPr>
        <w:rFonts w:hint="default"/>
      </w:rPr>
    </w:lvl>
    <w:lvl w:ilvl="6">
      <w:start w:val="1"/>
      <w:numFmt w:val="decimal"/>
      <w:lvlText w:val="%7."/>
      <w:lvlJc w:val="left"/>
      <w:pPr>
        <w:ind w:left="6120" w:hanging="360"/>
      </w:pPr>
      <w:rPr>
        <w:rFonts w:hint="default"/>
      </w:rPr>
    </w:lvl>
    <w:lvl w:ilvl="7">
      <w:start w:val="1"/>
      <w:numFmt w:val="lowerLetter"/>
      <w:lvlText w:val="%8."/>
      <w:lvlJc w:val="left"/>
      <w:pPr>
        <w:ind w:left="6840" w:hanging="360"/>
      </w:pPr>
      <w:rPr>
        <w:rFonts w:hint="default"/>
      </w:rPr>
    </w:lvl>
    <w:lvl w:ilvl="8">
      <w:start w:val="1"/>
      <w:numFmt w:val="lowerRoman"/>
      <w:lvlText w:val="%9."/>
      <w:lvlJc w:val="right"/>
      <w:pPr>
        <w:ind w:left="7560" w:hanging="180"/>
      </w:pPr>
      <w:rPr>
        <w:rFonts w:hint="default"/>
      </w:rPr>
    </w:lvl>
  </w:abstractNum>
  <w:abstractNum w:abstractNumId="2" w15:restartNumberingAfterBreak="0">
    <w:nsid w:val="1F2D34A5"/>
    <w:multiLevelType w:val="hybridMultilevel"/>
    <w:tmpl w:val="68D42D0C"/>
    <w:lvl w:ilvl="0" w:tplc="A628DBC6">
      <w:start w:val="1"/>
      <w:numFmt w:val="decimal"/>
      <w:pStyle w:val="denklemnobolum3"/>
      <w:suff w:val="nothing"/>
      <w:lvlText w:val="(3.%1)"/>
      <w:lvlJc w:val="right"/>
      <w:pPr>
        <w:ind w:left="947" w:hanging="36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1" w:tplc="041F0019" w:tentative="1">
      <w:start w:val="1"/>
      <w:numFmt w:val="lowerLetter"/>
      <w:lvlText w:val="%2."/>
      <w:lvlJc w:val="left"/>
      <w:pPr>
        <w:ind w:left="1667" w:hanging="360"/>
      </w:pPr>
    </w:lvl>
    <w:lvl w:ilvl="2" w:tplc="041F001B" w:tentative="1">
      <w:start w:val="1"/>
      <w:numFmt w:val="lowerRoman"/>
      <w:lvlText w:val="%3."/>
      <w:lvlJc w:val="right"/>
      <w:pPr>
        <w:ind w:left="2387" w:hanging="180"/>
      </w:pPr>
    </w:lvl>
    <w:lvl w:ilvl="3" w:tplc="041F000F" w:tentative="1">
      <w:start w:val="1"/>
      <w:numFmt w:val="decimal"/>
      <w:lvlText w:val="%4."/>
      <w:lvlJc w:val="left"/>
      <w:pPr>
        <w:ind w:left="3107" w:hanging="360"/>
      </w:pPr>
    </w:lvl>
    <w:lvl w:ilvl="4" w:tplc="041F0019" w:tentative="1">
      <w:start w:val="1"/>
      <w:numFmt w:val="lowerLetter"/>
      <w:lvlText w:val="%5."/>
      <w:lvlJc w:val="left"/>
      <w:pPr>
        <w:ind w:left="3827" w:hanging="360"/>
      </w:pPr>
    </w:lvl>
    <w:lvl w:ilvl="5" w:tplc="041F001B" w:tentative="1">
      <w:start w:val="1"/>
      <w:numFmt w:val="lowerRoman"/>
      <w:lvlText w:val="%6."/>
      <w:lvlJc w:val="right"/>
      <w:pPr>
        <w:ind w:left="4547" w:hanging="180"/>
      </w:pPr>
    </w:lvl>
    <w:lvl w:ilvl="6" w:tplc="041F000F" w:tentative="1">
      <w:start w:val="1"/>
      <w:numFmt w:val="decimal"/>
      <w:lvlText w:val="%7."/>
      <w:lvlJc w:val="left"/>
      <w:pPr>
        <w:ind w:left="5267" w:hanging="360"/>
      </w:pPr>
    </w:lvl>
    <w:lvl w:ilvl="7" w:tplc="041F0019" w:tentative="1">
      <w:start w:val="1"/>
      <w:numFmt w:val="lowerLetter"/>
      <w:lvlText w:val="%8."/>
      <w:lvlJc w:val="left"/>
      <w:pPr>
        <w:ind w:left="5987" w:hanging="360"/>
      </w:pPr>
    </w:lvl>
    <w:lvl w:ilvl="8" w:tplc="041F001B" w:tentative="1">
      <w:start w:val="1"/>
      <w:numFmt w:val="lowerRoman"/>
      <w:lvlText w:val="%9."/>
      <w:lvlJc w:val="right"/>
      <w:pPr>
        <w:ind w:left="6707" w:hanging="180"/>
      </w:pPr>
    </w:lvl>
  </w:abstractNum>
  <w:abstractNum w:abstractNumId="3" w15:restartNumberingAfterBreak="0">
    <w:nsid w:val="28503A51"/>
    <w:multiLevelType w:val="multilevel"/>
    <w:tmpl w:val="091A7556"/>
    <w:lvl w:ilvl="0">
      <w:start w:val="1"/>
      <w:numFmt w:val="decimal"/>
      <w:pStyle w:val="Balk1"/>
      <w:lvlText w:val="%1."/>
      <w:lvlJc w:val="left"/>
      <w:pPr>
        <w:ind w:left="-72" w:hanging="360"/>
      </w:pPr>
      <w:rPr>
        <w:rFonts w:hint="default"/>
      </w:rPr>
    </w:lvl>
    <w:lvl w:ilvl="1">
      <w:start w:val="1"/>
      <w:numFmt w:val="decimal"/>
      <w:pStyle w:val="Balk2"/>
      <w:suff w:val="space"/>
      <w:lvlText w:val="%1.%2."/>
      <w:lvlJc w:val="left"/>
      <w:pPr>
        <w:ind w:left="576" w:hanging="576"/>
      </w:pPr>
      <w:rPr>
        <w:rFonts w:ascii="Times New Roman" w:hAnsi="Times New Roman" w:hint="default"/>
        <w:b/>
        <w:i w:val="0"/>
        <w:sz w:val="24"/>
      </w:rPr>
    </w:lvl>
    <w:lvl w:ilvl="2">
      <w:start w:val="1"/>
      <w:numFmt w:val="decimal"/>
      <w:pStyle w:val="Balk3"/>
      <w:suff w:val="space"/>
      <w:lvlText w:val="%1.%2.%3."/>
      <w:lvlJc w:val="left"/>
      <w:pPr>
        <w:ind w:left="0" w:firstLine="0"/>
      </w:pPr>
      <w:rPr>
        <w:rFonts w:ascii="Times New Roman" w:hAnsi="Times New Roman" w:hint="default"/>
        <w:b/>
        <w:i w:val="0"/>
        <w:sz w:val="24"/>
      </w:rPr>
    </w:lvl>
    <w:lvl w:ilvl="3">
      <w:start w:val="1"/>
      <w:numFmt w:val="decimal"/>
      <w:pStyle w:val="Balk4"/>
      <w:suff w:val="space"/>
      <w:lvlText w:val="%1.%2.%3.%4."/>
      <w:lvlJc w:val="left"/>
      <w:pPr>
        <w:ind w:left="0" w:firstLine="0"/>
      </w:pPr>
      <w:rPr>
        <w:rFonts w:ascii="Times New Roman" w:hAnsi="Times New Roman" w:hint="default"/>
        <w:b w:val="0"/>
        <w:i w:val="0"/>
        <w:sz w:val="24"/>
      </w:rPr>
    </w:lvl>
    <w:lvl w:ilvl="4">
      <w:start w:val="1"/>
      <w:numFmt w:val="decimal"/>
      <w:pStyle w:val="Balk5"/>
      <w:lvlText w:val="%1.%2.%3.%4.%5."/>
      <w:lvlJc w:val="left"/>
      <w:pPr>
        <w:ind w:left="1008" w:hanging="1008"/>
      </w:pPr>
      <w:rPr>
        <w:rFonts w:hint="default"/>
      </w:rPr>
    </w:lvl>
    <w:lvl w:ilvl="5">
      <w:start w:val="1"/>
      <w:numFmt w:val="decimal"/>
      <w:pStyle w:val="Balk6"/>
      <w:lvlText w:val="%1.%2.%3.%4.%5.%6"/>
      <w:lvlJc w:val="left"/>
      <w:pPr>
        <w:ind w:left="1152" w:hanging="1152"/>
      </w:pPr>
      <w:rPr>
        <w:rFonts w:hint="default"/>
      </w:rPr>
    </w:lvl>
    <w:lvl w:ilvl="6">
      <w:start w:val="1"/>
      <w:numFmt w:val="decimal"/>
      <w:pStyle w:val="Balk7"/>
      <w:lvlText w:val="%1.%2.%3.%4.%5.%6.%7"/>
      <w:lvlJc w:val="left"/>
      <w:pPr>
        <w:ind w:left="1296" w:hanging="1296"/>
      </w:pPr>
      <w:rPr>
        <w:rFonts w:hint="default"/>
      </w:rPr>
    </w:lvl>
    <w:lvl w:ilvl="7">
      <w:start w:val="1"/>
      <w:numFmt w:val="decimal"/>
      <w:pStyle w:val="Balk8"/>
      <w:lvlText w:val="%1.%2.%3.%4.%5.%6.%7.%8"/>
      <w:lvlJc w:val="left"/>
      <w:pPr>
        <w:ind w:left="1440" w:hanging="1440"/>
      </w:pPr>
      <w:rPr>
        <w:rFonts w:hint="default"/>
      </w:rPr>
    </w:lvl>
    <w:lvl w:ilvl="8">
      <w:start w:val="1"/>
      <w:numFmt w:val="decimal"/>
      <w:pStyle w:val="Balk9"/>
      <w:lvlText w:val="%1.%2.%3.%4.%5.%6.%7.%8.%9"/>
      <w:lvlJc w:val="left"/>
      <w:pPr>
        <w:ind w:left="1584" w:hanging="1584"/>
      </w:pPr>
      <w:rPr>
        <w:rFonts w:hint="default"/>
      </w:rPr>
    </w:lvl>
  </w:abstractNum>
  <w:abstractNum w:abstractNumId="4" w15:restartNumberingAfterBreak="0">
    <w:nsid w:val="3B39306F"/>
    <w:multiLevelType w:val="hybridMultilevel"/>
    <w:tmpl w:val="AA645CF2"/>
    <w:lvl w:ilvl="0" w:tplc="041F0017">
      <w:start w:val="1"/>
      <w:numFmt w:val="lowerLetter"/>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5" w15:restartNumberingAfterBreak="0">
    <w:nsid w:val="3EC84CAC"/>
    <w:multiLevelType w:val="hybridMultilevel"/>
    <w:tmpl w:val="67F8F5E4"/>
    <w:lvl w:ilvl="0" w:tplc="DC5AEEEA">
      <w:start w:val="1"/>
      <w:numFmt w:val="bullet"/>
      <w:lvlText w:val=""/>
      <w:lvlJc w:val="left"/>
      <w:pPr>
        <w:ind w:left="720" w:hanging="360"/>
      </w:pPr>
      <w:rPr>
        <w:rFonts w:ascii="Symbol" w:hAnsi="Symbol" w:hint="default"/>
        <w:color w:val="auto"/>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6" w15:restartNumberingAfterBreak="0">
    <w:nsid w:val="3FB953D8"/>
    <w:multiLevelType w:val="multilevel"/>
    <w:tmpl w:val="A1F228F6"/>
    <w:lvl w:ilvl="0">
      <w:start w:val="1"/>
      <w:numFmt w:val="upperLetter"/>
      <w:pStyle w:val="EkBalk1"/>
      <w:suff w:val="space"/>
      <w:lvlText w:val="%1."/>
      <w:lvlJc w:val="left"/>
      <w:pPr>
        <w:ind w:left="567" w:hanging="567"/>
      </w:pPr>
      <w:rPr>
        <w:rFonts w:ascii="Times New Roman" w:hAnsi="Times New Roman" w:hint="default"/>
        <w:b/>
        <w:i w:val="0"/>
        <w:sz w:val="24"/>
      </w:rPr>
    </w:lvl>
    <w:lvl w:ilvl="1">
      <w:start w:val="1"/>
      <w:numFmt w:val="decimal"/>
      <w:pStyle w:val="EkBalk2"/>
      <w:suff w:val="space"/>
      <w:lvlText w:val="%1.%2."/>
      <w:lvlJc w:val="left"/>
      <w:pPr>
        <w:ind w:left="567" w:hanging="567"/>
      </w:pPr>
      <w:rPr>
        <w:rFonts w:ascii="Times New Roman" w:hAnsi="Times New Roman" w:hint="default"/>
        <w:b/>
        <w:i w:val="0"/>
        <w:sz w:val="24"/>
      </w:rPr>
    </w:lvl>
    <w:lvl w:ilvl="2">
      <w:start w:val="1"/>
      <w:numFmt w:val="decimal"/>
      <w:pStyle w:val="EkBalk3"/>
      <w:suff w:val="space"/>
      <w:lvlText w:val="%1.%2.%3."/>
      <w:lvlJc w:val="left"/>
      <w:pPr>
        <w:ind w:left="567" w:hanging="567"/>
      </w:pPr>
      <w:rPr>
        <w:rFonts w:ascii="Times New Roman" w:hAnsi="Times New Roman" w:hint="default"/>
        <w:b w:val="0"/>
        <w:i w:val="0"/>
        <w:sz w:val="24"/>
      </w:rPr>
    </w:lvl>
    <w:lvl w:ilvl="3">
      <w:start w:val="1"/>
      <w:numFmt w:val="decimal"/>
      <w:suff w:val="space"/>
      <w:lvlText w:val="%1.%2.%3.%4."/>
      <w:lvlJc w:val="left"/>
      <w:pPr>
        <w:ind w:left="567" w:hanging="567"/>
      </w:pPr>
      <w:rPr>
        <w:rFonts w:ascii="Times New Roman" w:hAnsi="Times New Roman" w:hint="default"/>
        <w:b w:val="0"/>
        <w:i w:val="0"/>
        <w:sz w:val="24"/>
      </w:rPr>
    </w:lvl>
    <w:lvl w:ilvl="4">
      <w:start w:val="1"/>
      <w:numFmt w:val="decimal"/>
      <w:suff w:val="space"/>
      <w:lvlText w:val="%1.%2.%3.%4.%5."/>
      <w:lvlJc w:val="left"/>
      <w:pPr>
        <w:ind w:left="567" w:hanging="567"/>
      </w:pPr>
      <w:rPr>
        <w:rFonts w:ascii="Times New Roman" w:hAnsi="Times New Roman" w:hint="default"/>
        <w:b w:val="0"/>
        <w:i w:val="0"/>
        <w:sz w:val="24"/>
      </w:rPr>
    </w:lvl>
    <w:lvl w:ilvl="5">
      <w:start w:val="1"/>
      <w:numFmt w:val="lowerRoman"/>
      <w:lvlText w:val="%6."/>
      <w:lvlJc w:val="righ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right"/>
      <w:pPr>
        <w:ind w:left="0" w:firstLine="0"/>
      </w:pPr>
      <w:rPr>
        <w:rFonts w:hint="default"/>
      </w:rPr>
    </w:lvl>
  </w:abstractNum>
  <w:abstractNum w:abstractNumId="7" w15:restartNumberingAfterBreak="0">
    <w:nsid w:val="461555C7"/>
    <w:multiLevelType w:val="hybridMultilevel"/>
    <w:tmpl w:val="1F8C9922"/>
    <w:lvl w:ilvl="0" w:tplc="35DE0668">
      <w:start w:val="1"/>
      <w:numFmt w:val="decimal"/>
      <w:lvlText w:val="%1-"/>
      <w:lvlJc w:val="left"/>
      <w:pPr>
        <w:ind w:left="360" w:hanging="360"/>
      </w:pPr>
      <w:rPr>
        <w:rFonts w:hint="default"/>
        <w:b/>
        <w:bCs/>
      </w:rPr>
    </w:lvl>
    <w:lvl w:ilvl="1" w:tplc="041F0019" w:tentative="1">
      <w:start w:val="1"/>
      <w:numFmt w:val="lowerLetter"/>
      <w:lvlText w:val="%2."/>
      <w:lvlJc w:val="left"/>
      <w:pPr>
        <w:ind w:left="1080" w:hanging="360"/>
      </w:pPr>
    </w:lvl>
    <w:lvl w:ilvl="2" w:tplc="041F001B" w:tentative="1">
      <w:start w:val="1"/>
      <w:numFmt w:val="lowerRoman"/>
      <w:lvlText w:val="%3."/>
      <w:lvlJc w:val="right"/>
      <w:pPr>
        <w:ind w:left="1800" w:hanging="180"/>
      </w:pPr>
    </w:lvl>
    <w:lvl w:ilvl="3" w:tplc="041F000F" w:tentative="1">
      <w:start w:val="1"/>
      <w:numFmt w:val="decimal"/>
      <w:lvlText w:val="%4."/>
      <w:lvlJc w:val="left"/>
      <w:pPr>
        <w:ind w:left="2520" w:hanging="360"/>
      </w:pPr>
    </w:lvl>
    <w:lvl w:ilvl="4" w:tplc="041F0019" w:tentative="1">
      <w:start w:val="1"/>
      <w:numFmt w:val="lowerLetter"/>
      <w:lvlText w:val="%5."/>
      <w:lvlJc w:val="left"/>
      <w:pPr>
        <w:ind w:left="3240" w:hanging="360"/>
      </w:pPr>
    </w:lvl>
    <w:lvl w:ilvl="5" w:tplc="041F001B" w:tentative="1">
      <w:start w:val="1"/>
      <w:numFmt w:val="lowerRoman"/>
      <w:lvlText w:val="%6."/>
      <w:lvlJc w:val="right"/>
      <w:pPr>
        <w:ind w:left="3960" w:hanging="180"/>
      </w:pPr>
    </w:lvl>
    <w:lvl w:ilvl="6" w:tplc="041F000F" w:tentative="1">
      <w:start w:val="1"/>
      <w:numFmt w:val="decimal"/>
      <w:lvlText w:val="%7."/>
      <w:lvlJc w:val="left"/>
      <w:pPr>
        <w:ind w:left="4680" w:hanging="360"/>
      </w:pPr>
    </w:lvl>
    <w:lvl w:ilvl="7" w:tplc="041F0019" w:tentative="1">
      <w:start w:val="1"/>
      <w:numFmt w:val="lowerLetter"/>
      <w:lvlText w:val="%8."/>
      <w:lvlJc w:val="left"/>
      <w:pPr>
        <w:ind w:left="5400" w:hanging="360"/>
      </w:pPr>
    </w:lvl>
    <w:lvl w:ilvl="8" w:tplc="041F001B" w:tentative="1">
      <w:start w:val="1"/>
      <w:numFmt w:val="lowerRoman"/>
      <w:lvlText w:val="%9."/>
      <w:lvlJc w:val="right"/>
      <w:pPr>
        <w:ind w:left="6120" w:hanging="180"/>
      </w:pPr>
    </w:lvl>
  </w:abstractNum>
  <w:abstractNum w:abstractNumId="8" w15:restartNumberingAfterBreak="0">
    <w:nsid w:val="4A3A50F5"/>
    <w:multiLevelType w:val="hybridMultilevel"/>
    <w:tmpl w:val="FDF68D16"/>
    <w:lvl w:ilvl="0" w:tplc="57ACDDC0">
      <w:start w:val="1"/>
      <w:numFmt w:val="decimal"/>
      <w:pStyle w:val="Ekler"/>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9" w15:restartNumberingAfterBreak="0">
    <w:nsid w:val="5D777665"/>
    <w:multiLevelType w:val="multilevel"/>
    <w:tmpl w:val="AC445410"/>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3"/>
  </w:num>
  <w:num w:numId="2">
    <w:abstractNumId w:val="2"/>
  </w:num>
  <w:num w:numId="3">
    <w:abstractNumId w:val="5"/>
  </w:num>
  <w:num w:numId="4">
    <w:abstractNumId w:val="8"/>
  </w:num>
  <w:num w:numId="5">
    <w:abstractNumId w:val="1"/>
  </w:num>
  <w:num w:numId="6">
    <w:abstractNumId w:val="6"/>
  </w:num>
  <w:num w:numId="7">
    <w:abstractNumId w:val="4"/>
  </w:num>
  <w:num w:numId="8">
    <w:abstractNumId w:val="0"/>
  </w:num>
  <w:num w:numId="9">
    <w:abstractNumId w:val="3"/>
  </w:num>
  <w:num w:numId="10">
    <w:abstractNumId w:val="9"/>
  </w:num>
  <w:num w:numId="11">
    <w:abstractNumId w:val="7"/>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3"/>
  <w:defaultTabStop w:val="720"/>
  <w:hyphenationZone w:val="425"/>
  <w:drawingGridHorizontalSpacing w:val="120"/>
  <w:drawingGridVerticalSpacing w:val="120"/>
  <w:displayHorizontalDrawingGridEvery w:val="0"/>
  <w:displayVerticalDrawingGridEvery w:val="3"/>
  <w:doNotUseMarginsForDrawingGridOrigin/>
  <w:doNotShadeFormData/>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96465"/>
    <w:rsid w:val="00000BD4"/>
    <w:rsid w:val="00000DE9"/>
    <w:rsid w:val="000025F9"/>
    <w:rsid w:val="00006FF2"/>
    <w:rsid w:val="0000797B"/>
    <w:rsid w:val="00012467"/>
    <w:rsid w:val="0001400F"/>
    <w:rsid w:val="00020475"/>
    <w:rsid w:val="00020600"/>
    <w:rsid w:val="00023913"/>
    <w:rsid w:val="00023A9E"/>
    <w:rsid w:val="00024293"/>
    <w:rsid w:val="00024358"/>
    <w:rsid w:val="000244F0"/>
    <w:rsid w:val="00024AB0"/>
    <w:rsid w:val="00024CCE"/>
    <w:rsid w:val="0002540B"/>
    <w:rsid w:val="000257C2"/>
    <w:rsid w:val="00032287"/>
    <w:rsid w:val="00033B1E"/>
    <w:rsid w:val="000358F3"/>
    <w:rsid w:val="000361B7"/>
    <w:rsid w:val="00040EEB"/>
    <w:rsid w:val="0004497B"/>
    <w:rsid w:val="00044AB1"/>
    <w:rsid w:val="00045784"/>
    <w:rsid w:val="000470AB"/>
    <w:rsid w:val="000473B0"/>
    <w:rsid w:val="00052582"/>
    <w:rsid w:val="000534AC"/>
    <w:rsid w:val="00055C47"/>
    <w:rsid w:val="00056BE4"/>
    <w:rsid w:val="00057265"/>
    <w:rsid w:val="000579DB"/>
    <w:rsid w:val="00057A3F"/>
    <w:rsid w:val="00057CCF"/>
    <w:rsid w:val="00057E91"/>
    <w:rsid w:val="00061069"/>
    <w:rsid w:val="00061678"/>
    <w:rsid w:val="00061881"/>
    <w:rsid w:val="00062C12"/>
    <w:rsid w:val="00063FF7"/>
    <w:rsid w:val="00064174"/>
    <w:rsid w:val="00065E5F"/>
    <w:rsid w:val="00066A65"/>
    <w:rsid w:val="0006702B"/>
    <w:rsid w:val="000709A0"/>
    <w:rsid w:val="00070F80"/>
    <w:rsid w:val="00072AC3"/>
    <w:rsid w:val="0007303F"/>
    <w:rsid w:val="00073200"/>
    <w:rsid w:val="00073289"/>
    <w:rsid w:val="000738C0"/>
    <w:rsid w:val="000802FE"/>
    <w:rsid w:val="000811D3"/>
    <w:rsid w:val="000811DB"/>
    <w:rsid w:val="000826F5"/>
    <w:rsid w:val="00082CA5"/>
    <w:rsid w:val="00084D6C"/>
    <w:rsid w:val="00085112"/>
    <w:rsid w:val="0008529A"/>
    <w:rsid w:val="000871C8"/>
    <w:rsid w:val="00090F53"/>
    <w:rsid w:val="00091EF7"/>
    <w:rsid w:val="0009249F"/>
    <w:rsid w:val="000930FE"/>
    <w:rsid w:val="00093BE1"/>
    <w:rsid w:val="00096C79"/>
    <w:rsid w:val="00097283"/>
    <w:rsid w:val="0009764F"/>
    <w:rsid w:val="00097671"/>
    <w:rsid w:val="000A06AE"/>
    <w:rsid w:val="000A22B6"/>
    <w:rsid w:val="000A256D"/>
    <w:rsid w:val="000A361C"/>
    <w:rsid w:val="000A3D91"/>
    <w:rsid w:val="000A4E00"/>
    <w:rsid w:val="000B061E"/>
    <w:rsid w:val="000B07D7"/>
    <w:rsid w:val="000B1547"/>
    <w:rsid w:val="000B25A1"/>
    <w:rsid w:val="000B334B"/>
    <w:rsid w:val="000B4FA5"/>
    <w:rsid w:val="000B5DAE"/>
    <w:rsid w:val="000C11D9"/>
    <w:rsid w:val="000C2EA7"/>
    <w:rsid w:val="000C320A"/>
    <w:rsid w:val="000C3B07"/>
    <w:rsid w:val="000C6E3A"/>
    <w:rsid w:val="000C739E"/>
    <w:rsid w:val="000D03B6"/>
    <w:rsid w:val="000D0EC8"/>
    <w:rsid w:val="000D1ED0"/>
    <w:rsid w:val="000D2CBD"/>
    <w:rsid w:val="000D4920"/>
    <w:rsid w:val="000D60C9"/>
    <w:rsid w:val="000D73EB"/>
    <w:rsid w:val="000D7614"/>
    <w:rsid w:val="000D785F"/>
    <w:rsid w:val="000E24CF"/>
    <w:rsid w:val="000E4E40"/>
    <w:rsid w:val="000E5108"/>
    <w:rsid w:val="000E6212"/>
    <w:rsid w:val="000E6380"/>
    <w:rsid w:val="000E66E5"/>
    <w:rsid w:val="000E7949"/>
    <w:rsid w:val="000F10D9"/>
    <w:rsid w:val="000F171F"/>
    <w:rsid w:val="000F5632"/>
    <w:rsid w:val="000F762C"/>
    <w:rsid w:val="000F76CA"/>
    <w:rsid w:val="00100E68"/>
    <w:rsid w:val="00101A59"/>
    <w:rsid w:val="001043CE"/>
    <w:rsid w:val="0010640A"/>
    <w:rsid w:val="00107523"/>
    <w:rsid w:val="00110CFC"/>
    <w:rsid w:val="00111574"/>
    <w:rsid w:val="001208BB"/>
    <w:rsid w:val="001212AC"/>
    <w:rsid w:val="00124498"/>
    <w:rsid w:val="0012497E"/>
    <w:rsid w:val="00124E31"/>
    <w:rsid w:val="00125C76"/>
    <w:rsid w:val="00126CD7"/>
    <w:rsid w:val="00126D86"/>
    <w:rsid w:val="00127F49"/>
    <w:rsid w:val="00130390"/>
    <w:rsid w:val="001337D2"/>
    <w:rsid w:val="0013478C"/>
    <w:rsid w:val="00136EBC"/>
    <w:rsid w:val="00137A8E"/>
    <w:rsid w:val="00143AEE"/>
    <w:rsid w:val="001468BC"/>
    <w:rsid w:val="00147A7E"/>
    <w:rsid w:val="001509C5"/>
    <w:rsid w:val="001546CB"/>
    <w:rsid w:val="00155096"/>
    <w:rsid w:val="00162137"/>
    <w:rsid w:val="001635CA"/>
    <w:rsid w:val="00164696"/>
    <w:rsid w:val="00164F9E"/>
    <w:rsid w:val="0016586F"/>
    <w:rsid w:val="00165922"/>
    <w:rsid w:val="00165F0B"/>
    <w:rsid w:val="001672C1"/>
    <w:rsid w:val="00170AFB"/>
    <w:rsid w:val="00172CD0"/>
    <w:rsid w:val="00176C59"/>
    <w:rsid w:val="00180C42"/>
    <w:rsid w:val="00181C2D"/>
    <w:rsid w:val="00182110"/>
    <w:rsid w:val="00182270"/>
    <w:rsid w:val="001822DD"/>
    <w:rsid w:val="00182535"/>
    <w:rsid w:val="00183675"/>
    <w:rsid w:val="001842FD"/>
    <w:rsid w:val="00186ABB"/>
    <w:rsid w:val="00187AE7"/>
    <w:rsid w:val="00191F6F"/>
    <w:rsid w:val="001930C8"/>
    <w:rsid w:val="001936CC"/>
    <w:rsid w:val="00194123"/>
    <w:rsid w:val="00194945"/>
    <w:rsid w:val="00195099"/>
    <w:rsid w:val="001956C6"/>
    <w:rsid w:val="00195ED9"/>
    <w:rsid w:val="0019730F"/>
    <w:rsid w:val="001A0CB3"/>
    <w:rsid w:val="001A4BC3"/>
    <w:rsid w:val="001A4CF1"/>
    <w:rsid w:val="001A506D"/>
    <w:rsid w:val="001A5583"/>
    <w:rsid w:val="001B1E73"/>
    <w:rsid w:val="001B24D7"/>
    <w:rsid w:val="001B3381"/>
    <w:rsid w:val="001B69B7"/>
    <w:rsid w:val="001B6FD3"/>
    <w:rsid w:val="001C45BC"/>
    <w:rsid w:val="001C67FE"/>
    <w:rsid w:val="001D0C32"/>
    <w:rsid w:val="001D40A6"/>
    <w:rsid w:val="001D40D4"/>
    <w:rsid w:val="001D4206"/>
    <w:rsid w:val="001D5234"/>
    <w:rsid w:val="001D5EE7"/>
    <w:rsid w:val="001E1B11"/>
    <w:rsid w:val="001E1FFE"/>
    <w:rsid w:val="001E4369"/>
    <w:rsid w:val="001E504C"/>
    <w:rsid w:val="001E578B"/>
    <w:rsid w:val="001E5CDC"/>
    <w:rsid w:val="001E6E69"/>
    <w:rsid w:val="001E729A"/>
    <w:rsid w:val="001F053F"/>
    <w:rsid w:val="001F1CBF"/>
    <w:rsid w:val="001F40A5"/>
    <w:rsid w:val="001F4E97"/>
    <w:rsid w:val="001F56FE"/>
    <w:rsid w:val="001F6728"/>
    <w:rsid w:val="00200FF2"/>
    <w:rsid w:val="00203586"/>
    <w:rsid w:val="00205B82"/>
    <w:rsid w:val="00206DF5"/>
    <w:rsid w:val="002145BD"/>
    <w:rsid w:val="002175D9"/>
    <w:rsid w:val="0021764E"/>
    <w:rsid w:val="0021767F"/>
    <w:rsid w:val="0022098D"/>
    <w:rsid w:val="00223ECE"/>
    <w:rsid w:val="00224157"/>
    <w:rsid w:val="00224518"/>
    <w:rsid w:val="00225B60"/>
    <w:rsid w:val="002264DB"/>
    <w:rsid w:val="00227028"/>
    <w:rsid w:val="00227C0D"/>
    <w:rsid w:val="00230873"/>
    <w:rsid w:val="00232048"/>
    <w:rsid w:val="0023265E"/>
    <w:rsid w:val="0023409F"/>
    <w:rsid w:val="00235BA4"/>
    <w:rsid w:val="00235CBA"/>
    <w:rsid w:val="002362B6"/>
    <w:rsid w:val="00236CAE"/>
    <w:rsid w:val="00237853"/>
    <w:rsid w:val="0023788A"/>
    <w:rsid w:val="00241722"/>
    <w:rsid w:val="00241984"/>
    <w:rsid w:val="00241E0C"/>
    <w:rsid w:val="0024520C"/>
    <w:rsid w:val="002456A8"/>
    <w:rsid w:val="002470C7"/>
    <w:rsid w:val="00247718"/>
    <w:rsid w:val="00247855"/>
    <w:rsid w:val="00250707"/>
    <w:rsid w:val="002528F6"/>
    <w:rsid w:val="00252AC4"/>
    <w:rsid w:val="00252E78"/>
    <w:rsid w:val="00257563"/>
    <w:rsid w:val="00257CAE"/>
    <w:rsid w:val="00260D71"/>
    <w:rsid w:val="002616E4"/>
    <w:rsid w:val="0026313C"/>
    <w:rsid w:val="002648F4"/>
    <w:rsid w:val="00264E03"/>
    <w:rsid w:val="0026539F"/>
    <w:rsid w:val="002653A8"/>
    <w:rsid w:val="002673F7"/>
    <w:rsid w:val="002700B3"/>
    <w:rsid w:val="00271841"/>
    <w:rsid w:val="00273996"/>
    <w:rsid w:val="00274879"/>
    <w:rsid w:val="002767CC"/>
    <w:rsid w:val="00277783"/>
    <w:rsid w:val="00277D9A"/>
    <w:rsid w:val="002807E8"/>
    <w:rsid w:val="00280844"/>
    <w:rsid w:val="00280D97"/>
    <w:rsid w:val="00282C4B"/>
    <w:rsid w:val="00284709"/>
    <w:rsid w:val="00285519"/>
    <w:rsid w:val="00290140"/>
    <w:rsid w:val="002911FF"/>
    <w:rsid w:val="00291384"/>
    <w:rsid w:val="002917AB"/>
    <w:rsid w:val="00292976"/>
    <w:rsid w:val="002948C9"/>
    <w:rsid w:val="0029540D"/>
    <w:rsid w:val="00295C4F"/>
    <w:rsid w:val="00296465"/>
    <w:rsid w:val="0029673D"/>
    <w:rsid w:val="00297053"/>
    <w:rsid w:val="00297B68"/>
    <w:rsid w:val="002A0C5D"/>
    <w:rsid w:val="002A1829"/>
    <w:rsid w:val="002A557B"/>
    <w:rsid w:val="002A70AB"/>
    <w:rsid w:val="002A71AE"/>
    <w:rsid w:val="002A72E5"/>
    <w:rsid w:val="002B1349"/>
    <w:rsid w:val="002B2955"/>
    <w:rsid w:val="002B2975"/>
    <w:rsid w:val="002C076E"/>
    <w:rsid w:val="002C31A6"/>
    <w:rsid w:val="002C387A"/>
    <w:rsid w:val="002C4158"/>
    <w:rsid w:val="002C457E"/>
    <w:rsid w:val="002C4961"/>
    <w:rsid w:val="002C4A91"/>
    <w:rsid w:val="002C71B8"/>
    <w:rsid w:val="002D0653"/>
    <w:rsid w:val="002D233E"/>
    <w:rsid w:val="002D2FA2"/>
    <w:rsid w:val="002D59A2"/>
    <w:rsid w:val="002D6FE9"/>
    <w:rsid w:val="002E0CA0"/>
    <w:rsid w:val="002E5C82"/>
    <w:rsid w:val="002E7470"/>
    <w:rsid w:val="002F0145"/>
    <w:rsid w:val="002F1153"/>
    <w:rsid w:val="002F16B0"/>
    <w:rsid w:val="002F639B"/>
    <w:rsid w:val="003006C1"/>
    <w:rsid w:val="00300AB8"/>
    <w:rsid w:val="00302824"/>
    <w:rsid w:val="00305134"/>
    <w:rsid w:val="00305168"/>
    <w:rsid w:val="00306444"/>
    <w:rsid w:val="00307391"/>
    <w:rsid w:val="003078CC"/>
    <w:rsid w:val="00307B36"/>
    <w:rsid w:val="0031007E"/>
    <w:rsid w:val="00311277"/>
    <w:rsid w:val="0031277E"/>
    <w:rsid w:val="00313684"/>
    <w:rsid w:val="00313CD8"/>
    <w:rsid w:val="00314F59"/>
    <w:rsid w:val="00315B83"/>
    <w:rsid w:val="00316C60"/>
    <w:rsid w:val="00317876"/>
    <w:rsid w:val="003179FA"/>
    <w:rsid w:val="00322CCE"/>
    <w:rsid w:val="00324E42"/>
    <w:rsid w:val="00325B34"/>
    <w:rsid w:val="00330679"/>
    <w:rsid w:val="003315E6"/>
    <w:rsid w:val="00332E77"/>
    <w:rsid w:val="00333CA0"/>
    <w:rsid w:val="00334FD8"/>
    <w:rsid w:val="00335562"/>
    <w:rsid w:val="0034084F"/>
    <w:rsid w:val="0034364C"/>
    <w:rsid w:val="003446A0"/>
    <w:rsid w:val="00344AA3"/>
    <w:rsid w:val="003457DE"/>
    <w:rsid w:val="003477D4"/>
    <w:rsid w:val="00347DD4"/>
    <w:rsid w:val="00350EBB"/>
    <w:rsid w:val="00351F66"/>
    <w:rsid w:val="003544F8"/>
    <w:rsid w:val="00356FD5"/>
    <w:rsid w:val="003631E6"/>
    <w:rsid w:val="0036430C"/>
    <w:rsid w:val="00365FA4"/>
    <w:rsid w:val="0036692F"/>
    <w:rsid w:val="0037129E"/>
    <w:rsid w:val="0037187F"/>
    <w:rsid w:val="00372BAA"/>
    <w:rsid w:val="00375C71"/>
    <w:rsid w:val="00375DBF"/>
    <w:rsid w:val="00377170"/>
    <w:rsid w:val="00377D67"/>
    <w:rsid w:val="003814CB"/>
    <w:rsid w:val="00382436"/>
    <w:rsid w:val="00383B04"/>
    <w:rsid w:val="00384A5B"/>
    <w:rsid w:val="003872E7"/>
    <w:rsid w:val="00395166"/>
    <w:rsid w:val="00395C89"/>
    <w:rsid w:val="00396684"/>
    <w:rsid w:val="003968C3"/>
    <w:rsid w:val="00396BF3"/>
    <w:rsid w:val="00396C2E"/>
    <w:rsid w:val="003A2CDB"/>
    <w:rsid w:val="003A438A"/>
    <w:rsid w:val="003A4610"/>
    <w:rsid w:val="003A46FF"/>
    <w:rsid w:val="003A594F"/>
    <w:rsid w:val="003A5955"/>
    <w:rsid w:val="003A5E3F"/>
    <w:rsid w:val="003A5EE3"/>
    <w:rsid w:val="003A635B"/>
    <w:rsid w:val="003A661B"/>
    <w:rsid w:val="003A7FC7"/>
    <w:rsid w:val="003B043A"/>
    <w:rsid w:val="003B3CEF"/>
    <w:rsid w:val="003C50A6"/>
    <w:rsid w:val="003C639A"/>
    <w:rsid w:val="003C6D33"/>
    <w:rsid w:val="003C72A7"/>
    <w:rsid w:val="003D0F84"/>
    <w:rsid w:val="003D1432"/>
    <w:rsid w:val="003D28A2"/>
    <w:rsid w:val="003D36FD"/>
    <w:rsid w:val="003D7B7D"/>
    <w:rsid w:val="003D7C56"/>
    <w:rsid w:val="003E039A"/>
    <w:rsid w:val="003E1844"/>
    <w:rsid w:val="003E2480"/>
    <w:rsid w:val="003E260E"/>
    <w:rsid w:val="003E30F0"/>
    <w:rsid w:val="003E362F"/>
    <w:rsid w:val="003E53C3"/>
    <w:rsid w:val="003E690D"/>
    <w:rsid w:val="003F3DA0"/>
    <w:rsid w:val="003F45F1"/>
    <w:rsid w:val="003F55C3"/>
    <w:rsid w:val="003F62CB"/>
    <w:rsid w:val="0040054F"/>
    <w:rsid w:val="004019DF"/>
    <w:rsid w:val="00401D68"/>
    <w:rsid w:val="004027FA"/>
    <w:rsid w:val="00404D20"/>
    <w:rsid w:val="00406BB8"/>
    <w:rsid w:val="00412EF5"/>
    <w:rsid w:val="00414873"/>
    <w:rsid w:val="0041488D"/>
    <w:rsid w:val="00416A1C"/>
    <w:rsid w:val="00416CDE"/>
    <w:rsid w:val="00417BFC"/>
    <w:rsid w:val="00420FC1"/>
    <w:rsid w:val="0042189F"/>
    <w:rsid w:val="00422575"/>
    <w:rsid w:val="00423A74"/>
    <w:rsid w:val="00426EB9"/>
    <w:rsid w:val="00430A21"/>
    <w:rsid w:val="00430DE4"/>
    <w:rsid w:val="00430EAE"/>
    <w:rsid w:val="004338FF"/>
    <w:rsid w:val="00433AEA"/>
    <w:rsid w:val="00435F80"/>
    <w:rsid w:val="004369A2"/>
    <w:rsid w:val="00437F39"/>
    <w:rsid w:val="00440665"/>
    <w:rsid w:val="00440E86"/>
    <w:rsid w:val="00440FDC"/>
    <w:rsid w:val="00443269"/>
    <w:rsid w:val="004437F5"/>
    <w:rsid w:val="00444092"/>
    <w:rsid w:val="00445949"/>
    <w:rsid w:val="00445AA4"/>
    <w:rsid w:val="00445FC1"/>
    <w:rsid w:val="00447702"/>
    <w:rsid w:val="00447A51"/>
    <w:rsid w:val="004500CE"/>
    <w:rsid w:val="0045075C"/>
    <w:rsid w:val="00450E55"/>
    <w:rsid w:val="0045109C"/>
    <w:rsid w:val="00451400"/>
    <w:rsid w:val="00451461"/>
    <w:rsid w:val="00452517"/>
    <w:rsid w:val="00452C9F"/>
    <w:rsid w:val="00454327"/>
    <w:rsid w:val="00455F8F"/>
    <w:rsid w:val="00456F77"/>
    <w:rsid w:val="0045703A"/>
    <w:rsid w:val="00460F10"/>
    <w:rsid w:val="00461717"/>
    <w:rsid w:val="004621CF"/>
    <w:rsid w:val="00463992"/>
    <w:rsid w:val="00463CD9"/>
    <w:rsid w:val="004658FC"/>
    <w:rsid w:val="004668A8"/>
    <w:rsid w:val="00471BFE"/>
    <w:rsid w:val="00473339"/>
    <w:rsid w:val="0047536E"/>
    <w:rsid w:val="00476BAC"/>
    <w:rsid w:val="00480E8E"/>
    <w:rsid w:val="00481953"/>
    <w:rsid w:val="0048380E"/>
    <w:rsid w:val="00487579"/>
    <w:rsid w:val="004918A1"/>
    <w:rsid w:val="0049303F"/>
    <w:rsid w:val="00496D60"/>
    <w:rsid w:val="00496DF1"/>
    <w:rsid w:val="004A0972"/>
    <w:rsid w:val="004A1313"/>
    <w:rsid w:val="004A136C"/>
    <w:rsid w:val="004A2CB1"/>
    <w:rsid w:val="004A311F"/>
    <w:rsid w:val="004A33A9"/>
    <w:rsid w:val="004A4765"/>
    <w:rsid w:val="004A5EB0"/>
    <w:rsid w:val="004A781D"/>
    <w:rsid w:val="004B0BDE"/>
    <w:rsid w:val="004B2DD9"/>
    <w:rsid w:val="004B36EA"/>
    <w:rsid w:val="004B3F6B"/>
    <w:rsid w:val="004B54A3"/>
    <w:rsid w:val="004B7392"/>
    <w:rsid w:val="004C0887"/>
    <w:rsid w:val="004C3080"/>
    <w:rsid w:val="004C362C"/>
    <w:rsid w:val="004C3F17"/>
    <w:rsid w:val="004D1333"/>
    <w:rsid w:val="004D22B2"/>
    <w:rsid w:val="004D3EF8"/>
    <w:rsid w:val="004D6B54"/>
    <w:rsid w:val="004D7C43"/>
    <w:rsid w:val="004D7F4D"/>
    <w:rsid w:val="004E1921"/>
    <w:rsid w:val="004E3930"/>
    <w:rsid w:val="004E5A14"/>
    <w:rsid w:val="004E6446"/>
    <w:rsid w:val="004E645E"/>
    <w:rsid w:val="004E6461"/>
    <w:rsid w:val="004E6569"/>
    <w:rsid w:val="004E6A91"/>
    <w:rsid w:val="004F03C5"/>
    <w:rsid w:val="004F1F4F"/>
    <w:rsid w:val="004F378D"/>
    <w:rsid w:val="005021E1"/>
    <w:rsid w:val="00502328"/>
    <w:rsid w:val="0050329F"/>
    <w:rsid w:val="00504416"/>
    <w:rsid w:val="0050643F"/>
    <w:rsid w:val="00512C1C"/>
    <w:rsid w:val="005145B2"/>
    <w:rsid w:val="00514FB6"/>
    <w:rsid w:val="00515FD2"/>
    <w:rsid w:val="005160A5"/>
    <w:rsid w:val="00516E56"/>
    <w:rsid w:val="00517C19"/>
    <w:rsid w:val="00520921"/>
    <w:rsid w:val="0052166B"/>
    <w:rsid w:val="00530624"/>
    <w:rsid w:val="005307CB"/>
    <w:rsid w:val="00531248"/>
    <w:rsid w:val="00531690"/>
    <w:rsid w:val="00531C11"/>
    <w:rsid w:val="00532179"/>
    <w:rsid w:val="005324F0"/>
    <w:rsid w:val="00532D12"/>
    <w:rsid w:val="00532F83"/>
    <w:rsid w:val="00533402"/>
    <w:rsid w:val="005340C4"/>
    <w:rsid w:val="00536A86"/>
    <w:rsid w:val="00537110"/>
    <w:rsid w:val="00537FFE"/>
    <w:rsid w:val="00544B55"/>
    <w:rsid w:val="005455F6"/>
    <w:rsid w:val="00545A55"/>
    <w:rsid w:val="00546187"/>
    <w:rsid w:val="00546EF0"/>
    <w:rsid w:val="00550226"/>
    <w:rsid w:val="00550E38"/>
    <w:rsid w:val="00551099"/>
    <w:rsid w:val="0055117D"/>
    <w:rsid w:val="005535A3"/>
    <w:rsid w:val="005554FC"/>
    <w:rsid w:val="0055568A"/>
    <w:rsid w:val="0055659A"/>
    <w:rsid w:val="00563430"/>
    <w:rsid w:val="00564327"/>
    <w:rsid w:val="00565142"/>
    <w:rsid w:val="005661C1"/>
    <w:rsid w:val="005673FF"/>
    <w:rsid w:val="00567D39"/>
    <w:rsid w:val="0057004A"/>
    <w:rsid w:val="00574940"/>
    <w:rsid w:val="005772A5"/>
    <w:rsid w:val="0058038F"/>
    <w:rsid w:val="0058421F"/>
    <w:rsid w:val="00584908"/>
    <w:rsid w:val="005856F5"/>
    <w:rsid w:val="0058702E"/>
    <w:rsid w:val="00587A63"/>
    <w:rsid w:val="00587B0B"/>
    <w:rsid w:val="005906BD"/>
    <w:rsid w:val="00591057"/>
    <w:rsid w:val="005918B9"/>
    <w:rsid w:val="005922E9"/>
    <w:rsid w:val="005928BC"/>
    <w:rsid w:val="00593B9F"/>
    <w:rsid w:val="00593BE5"/>
    <w:rsid w:val="00595577"/>
    <w:rsid w:val="0059638E"/>
    <w:rsid w:val="00596705"/>
    <w:rsid w:val="00596826"/>
    <w:rsid w:val="00597707"/>
    <w:rsid w:val="00597DB8"/>
    <w:rsid w:val="005A11F8"/>
    <w:rsid w:val="005A2B0F"/>
    <w:rsid w:val="005A4315"/>
    <w:rsid w:val="005A6E0C"/>
    <w:rsid w:val="005B1302"/>
    <w:rsid w:val="005B1F86"/>
    <w:rsid w:val="005B35B5"/>
    <w:rsid w:val="005B43F6"/>
    <w:rsid w:val="005B5ECE"/>
    <w:rsid w:val="005C0947"/>
    <w:rsid w:val="005C237B"/>
    <w:rsid w:val="005C4346"/>
    <w:rsid w:val="005C6509"/>
    <w:rsid w:val="005C6966"/>
    <w:rsid w:val="005C6BDE"/>
    <w:rsid w:val="005C7B24"/>
    <w:rsid w:val="005D1324"/>
    <w:rsid w:val="005D1B56"/>
    <w:rsid w:val="005D1C8E"/>
    <w:rsid w:val="005D1FC6"/>
    <w:rsid w:val="005D313B"/>
    <w:rsid w:val="005D5559"/>
    <w:rsid w:val="005D562D"/>
    <w:rsid w:val="005D59AD"/>
    <w:rsid w:val="005D6FBD"/>
    <w:rsid w:val="005D756B"/>
    <w:rsid w:val="005E05BC"/>
    <w:rsid w:val="005E18F6"/>
    <w:rsid w:val="005E3252"/>
    <w:rsid w:val="005E72A0"/>
    <w:rsid w:val="005F1DAA"/>
    <w:rsid w:val="005F20E4"/>
    <w:rsid w:val="005F3BB4"/>
    <w:rsid w:val="005F4ED9"/>
    <w:rsid w:val="005F6D58"/>
    <w:rsid w:val="005F7064"/>
    <w:rsid w:val="0060171D"/>
    <w:rsid w:val="00602F3C"/>
    <w:rsid w:val="006062E7"/>
    <w:rsid w:val="00610227"/>
    <w:rsid w:val="00611DBC"/>
    <w:rsid w:val="00614449"/>
    <w:rsid w:val="00616A40"/>
    <w:rsid w:val="00617149"/>
    <w:rsid w:val="00620143"/>
    <w:rsid w:val="00620481"/>
    <w:rsid w:val="00623FA0"/>
    <w:rsid w:val="00624A38"/>
    <w:rsid w:val="00625A01"/>
    <w:rsid w:val="006265B4"/>
    <w:rsid w:val="0062798F"/>
    <w:rsid w:val="00630A27"/>
    <w:rsid w:val="00630A3B"/>
    <w:rsid w:val="0063301F"/>
    <w:rsid w:val="00635861"/>
    <w:rsid w:val="00635C75"/>
    <w:rsid w:val="00636175"/>
    <w:rsid w:val="00636B2C"/>
    <w:rsid w:val="00637B9E"/>
    <w:rsid w:val="006423E9"/>
    <w:rsid w:val="00643A82"/>
    <w:rsid w:val="006441A2"/>
    <w:rsid w:val="0064592A"/>
    <w:rsid w:val="00646995"/>
    <w:rsid w:val="00651F6D"/>
    <w:rsid w:val="00652C2F"/>
    <w:rsid w:val="00653FFC"/>
    <w:rsid w:val="006565FB"/>
    <w:rsid w:val="00657F78"/>
    <w:rsid w:val="00661694"/>
    <w:rsid w:val="006617AE"/>
    <w:rsid w:val="00662EC6"/>
    <w:rsid w:val="00662F54"/>
    <w:rsid w:val="0066541B"/>
    <w:rsid w:val="006664A0"/>
    <w:rsid w:val="00670F21"/>
    <w:rsid w:val="00671B5F"/>
    <w:rsid w:val="00672C44"/>
    <w:rsid w:val="00673032"/>
    <w:rsid w:val="006730EF"/>
    <w:rsid w:val="00673D8B"/>
    <w:rsid w:val="00673E55"/>
    <w:rsid w:val="0067461D"/>
    <w:rsid w:val="00674726"/>
    <w:rsid w:val="00674DE2"/>
    <w:rsid w:val="00676908"/>
    <w:rsid w:val="006775E6"/>
    <w:rsid w:val="00680350"/>
    <w:rsid w:val="006842A8"/>
    <w:rsid w:val="006848F5"/>
    <w:rsid w:val="0068593A"/>
    <w:rsid w:val="006861C7"/>
    <w:rsid w:val="006863CE"/>
    <w:rsid w:val="00687E0D"/>
    <w:rsid w:val="00687F4E"/>
    <w:rsid w:val="006946BA"/>
    <w:rsid w:val="00694E9E"/>
    <w:rsid w:val="00695FAF"/>
    <w:rsid w:val="00696228"/>
    <w:rsid w:val="00696445"/>
    <w:rsid w:val="006A0DE3"/>
    <w:rsid w:val="006A1445"/>
    <w:rsid w:val="006A21F5"/>
    <w:rsid w:val="006A24F5"/>
    <w:rsid w:val="006A45CD"/>
    <w:rsid w:val="006A48ED"/>
    <w:rsid w:val="006A5828"/>
    <w:rsid w:val="006A6D46"/>
    <w:rsid w:val="006B0B26"/>
    <w:rsid w:val="006B0DAA"/>
    <w:rsid w:val="006B23A4"/>
    <w:rsid w:val="006B424D"/>
    <w:rsid w:val="006B43A5"/>
    <w:rsid w:val="006B5142"/>
    <w:rsid w:val="006B6A10"/>
    <w:rsid w:val="006B6E8D"/>
    <w:rsid w:val="006B79D0"/>
    <w:rsid w:val="006B7BDA"/>
    <w:rsid w:val="006C13A0"/>
    <w:rsid w:val="006C17F2"/>
    <w:rsid w:val="006C68AE"/>
    <w:rsid w:val="006C6EE5"/>
    <w:rsid w:val="006C70B8"/>
    <w:rsid w:val="006C7B30"/>
    <w:rsid w:val="006D0A8F"/>
    <w:rsid w:val="006D22F4"/>
    <w:rsid w:val="006D28DF"/>
    <w:rsid w:val="006D2BB7"/>
    <w:rsid w:val="006D442A"/>
    <w:rsid w:val="006D4910"/>
    <w:rsid w:val="006D6456"/>
    <w:rsid w:val="006E0693"/>
    <w:rsid w:val="006E2811"/>
    <w:rsid w:val="006E2F11"/>
    <w:rsid w:val="006E325A"/>
    <w:rsid w:val="006E4D80"/>
    <w:rsid w:val="006F046C"/>
    <w:rsid w:val="006F07AA"/>
    <w:rsid w:val="006F22C9"/>
    <w:rsid w:val="006F26B7"/>
    <w:rsid w:val="006F3B5F"/>
    <w:rsid w:val="006F3B61"/>
    <w:rsid w:val="006F46FD"/>
    <w:rsid w:val="006F52C7"/>
    <w:rsid w:val="0070067E"/>
    <w:rsid w:val="00703CBA"/>
    <w:rsid w:val="00704A95"/>
    <w:rsid w:val="00706319"/>
    <w:rsid w:val="007068F8"/>
    <w:rsid w:val="00707107"/>
    <w:rsid w:val="00707249"/>
    <w:rsid w:val="0070763E"/>
    <w:rsid w:val="00710308"/>
    <w:rsid w:val="007129F0"/>
    <w:rsid w:val="00712A6F"/>
    <w:rsid w:val="00713D9C"/>
    <w:rsid w:val="007154D1"/>
    <w:rsid w:val="00717E51"/>
    <w:rsid w:val="007224E4"/>
    <w:rsid w:val="00722CF6"/>
    <w:rsid w:val="00723B22"/>
    <w:rsid w:val="00725D3F"/>
    <w:rsid w:val="007272A0"/>
    <w:rsid w:val="0072763D"/>
    <w:rsid w:val="007276F6"/>
    <w:rsid w:val="00731960"/>
    <w:rsid w:val="00732C5D"/>
    <w:rsid w:val="00732D07"/>
    <w:rsid w:val="00734D16"/>
    <w:rsid w:val="007351BA"/>
    <w:rsid w:val="00735FCC"/>
    <w:rsid w:val="007365B4"/>
    <w:rsid w:val="007368B7"/>
    <w:rsid w:val="00740EC8"/>
    <w:rsid w:val="0074224F"/>
    <w:rsid w:val="007437CD"/>
    <w:rsid w:val="00744379"/>
    <w:rsid w:val="00744400"/>
    <w:rsid w:val="00745FAB"/>
    <w:rsid w:val="007467E7"/>
    <w:rsid w:val="0074729B"/>
    <w:rsid w:val="00751766"/>
    <w:rsid w:val="00752788"/>
    <w:rsid w:val="007527EF"/>
    <w:rsid w:val="0075308E"/>
    <w:rsid w:val="00755740"/>
    <w:rsid w:val="00760689"/>
    <w:rsid w:val="00763BCD"/>
    <w:rsid w:val="00765E05"/>
    <w:rsid w:val="00770BA9"/>
    <w:rsid w:val="00771614"/>
    <w:rsid w:val="007719D9"/>
    <w:rsid w:val="00771A16"/>
    <w:rsid w:val="00774AF4"/>
    <w:rsid w:val="00776F9F"/>
    <w:rsid w:val="007800A8"/>
    <w:rsid w:val="00780641"/>
    <w:rsid w:val="00780F3C"/>
    <w:rsid w:val="0078134C"/>
    <w:rsid w:val="00781355"/>
    <w:rsid w:val="00783F08"/>
    <w:rsid w:val="00787BC8"/>
    <w:rsid w:val="00792BEA"/>
    <w:rsid w:val="007933A7"/>
    <w:rsid w:val="0079408E"/>
    <w:rsid w:val="00794AC6"/>
    <w:rsid w:val="007954DC"/>
    <w:rsid w:val="00796FB5"/>
    <w:rsid w:val="00797149"/>
    <w:rsid w:val="00797C30"/>
    <w:rsid w:val="007A4070"/>
    <w:rsid w:val="007A5536"/>
    <w:rsid w:val="007A55AD"/>
    <w:rsid w:val="007A7FAF"/>
    <w:rsid w:val="007B0206"/>
    <w:rsid w:val="007B0350"/>
    <w:rsid w:val="007B2B8D"/>
    <w:rsid w:val="007B6277"/>
    <w:rsid w:val="007C053B"/>
    <w:rsid w:val="007C5080"/>
    <w:rsid w:val="007C5453"/>
    <w:rsid w:val="007C559E"/>
    <w:rsid w:val="007C574F"/>
    <w:rsid w:val="007C73F9"/>
    <w:rsid w:val="007D1954"/>
    <w:rsid w:val="007D1EA2"/>
    <w:rsid w:val="007D2829"/>
    <w:rsid w:val="007D466F"/>
    <w:rsid w:val="007D54D2"/>
    <w:rsid w:val="007D567C"/>
    <w:rsid w:val="007D79DA"/>
    <w:rsid w:val="007E2CB1"/>
    <w:rsid w:val="007E7859"/>
    <w:rsid w:val="007E785C"/>
    <w:rsid w:val="007E7CD5"/>
    <w:rsid w:val="007F0FCA"/>
    <w:rsid w:val="007F347C"/>
    <w:rsid w:val="00800021"/>
    <w:rsid w:val="008004E0"/>
    <w:rsid w:val="008004FB"/>
    <w:rsid w:val="008024AF"/>
    <w:rsid w:val="00802B35"/>
    <w:rsid w:val="00802E99"/>
    <w:rsid w:val="00803151"/>
    <w:rsid w:val="00803B9B"/>
    <w:rsid w:val="008040CB"/>
    <w:rsid w:val="0080503F"/>
    <w:rsid w:val="00805AB1"/>
    <w:rsid w:val="00805E25"/>
    <w:rsid w:val="008128C4"/>
    <w:rsid w:val="00815356"/>
    <w:rsid w:val="00821949"/>
    <w:rsid w:val="00822A43"/>
    <w:rsid w:val="008262F3"/>
    <w:rsid w:val="00826655"/>
    <w:rsid w:val="00827974"/>
    <w:rsid w:val="008322ED"/>
    <w:rsid w:val="00834C20"/>
    <w:rsid w:val="00840592"/>
    <w:rsid w:val="00843BCE"/>
    <w:rsid w:val="00844627"/>
    <w:rsid w:val="008446FD"/>
    <w:rsid w:val="00845334"/>
    <w:rsid w:val="00845FDF"/>
    <w:rsid w:val="00847943"/>
    <w:rsid w:val="00851016"/>
    <w:rsid w:val="00851F36"/>
    <w:rsid w:val="00855B44"/>
    <w:rsid w:val="00855C7B"/>
    <w:rsid w:val="00856AB1"/>
    <w:rsid w:val="00863433"/>
    <w:rsid w:val="0086419F"/>
    <w:rsid w:val="00865290"/>
    <w:rsid w:val="0086769D"/>
    <w:rsid w:val="008721A1"/>
    <w:rsid w:val="008752F5"/>
    <w:rsid w:val="008756E0"/>
    <w:rsid w:val="0087660C"/>
    <w:rsid w:val="00877E18"/>
    <w:rsid w:val="00883CBA"/>
    <w:rsid w:val="00885B4A"/>
    <w:rsid w:val="00885F66"/>
    <w:rsid w:val="0088619E"/>
    <w:rsid w:val="00886A16"/>
    <w:rsid w:val="008919FE"/>
    <w:rsid w:val="00892F7F"/>
    <w:rsid w:val="00893663"/>
    <w:rsid w:val="00893C6F"/>
    <w:rsid w:val="008A34B0"/>
    <w:rsid w:val="008A60E0"/>
    <w:rsid w:val="008B1BF7"/>
    <w:rsid w:val="008B38D9"/>
    <w:rsid w:val="008B4408"/>
    <w:rsid w:val="008B6463"/>
    <w:rsid w:val="008B6FA3"/>
    <w:rsid w:val="008C1C55"/>
    <w:rsid w:val="008C2463"/>
    <w:rsid w:val="008C4CA7"/>
    <w:rsid w:val="008C5293"/>
    <w:rsid w:val="008C5450"/>
    <w:rsid w:val="008C617A"/>
    <w:rsid w:val="008D0180"/>
    <w:rsid w:val="008D1E6C"/>
    <w:rsid w:val="008E13AC"/>
    <w:rsid w:val="008E1D16"/>
    <w:rsid w:val="008E4C95"/>
    <w:rsid w:val="008E790B"/>
    <w:rsid w:val="008F267B"/>
    <w:rsid w:val="008F3D6C"/>
    <w:rsid w:val="008F62F2"/>
    <w:rsid w:val="0090071A"/>
    <w:rsid w:val="0090137F"/>
    <w:rsid w:val="0090274C"/>
    <w:rsid w:val="00903091"/>
    <w:rsid w:val="009042E0"/>
    <w:rsid w:val="00904CAC"/>
    <w:rsid w:val="00906A0E"/>
    <w:rsid w:val="009162B0"/>
    <w:rsid w:val="00916B7C"/>
    <w:rsid w:val="009172B4"/>
    <w:rsid w:val="00920615"/>
    <w:rsid w:val="00920883"/>
    <w:rsid w:val="009216F2"/>
    <w:rsid w:val="00924EB4"/>
    <w:rsid w:val="0092511F"/>
    <w:rsid w:val="009262EB"/>
    <w:rsid w:val="00927A01"/>
    <w:rsid w:val="00927BA4"/>
    <w:rsid w:val="00927FB1"/>
    <w:rsid w:val="00933C52"/>
    <w:rsid w:val="00934960"/>
    <w:rsid w:val="009369FB"/>
    <w:rsid w:val="00940364"/>
    <w:rsid w:val="00941AF1"/>
    <w:rsid w:val="00944D0C"/>
    <w:rsid w:val="009459F1"/>
    <w:rsid w:val="00952A03"/>
    <w:rsid w:val="00955D5E"/>
    <w:rsid w:val="00955DDD"/>
    <w:rsid w:val="009610B0"/>
    <w:rsid w:val="009620A0"/>
    <w:rsid w:val="00963716"/>
    <w:rsid w:val="00963C3C"/>
    <w:rsid w:val="0096438D"/>
    <w:rsid w:val="009652A0"/>
    <w:rsid w:val="0096744A"/>
    <w:rsid w:val="00967F59"/>
    <w:rsid w:val="00967FCB"/>
    <w:rsid w:val="00970280"/>
    <w:rsid w:val="00971250"/>
    <w:rsid w:val="009715FE"/>
    <w:rsid w:val="00971A72"/>
    <w:rsid w:val="00971D95"/>
    <w:rsid w:val="009724B1"/>
    <w:rsid w:val="0097773C"/>
    <w:rsid w:val="00981B69"/>
    <w:rsid w:val="00982746"/>
    <w:rsid w:val="0098339D"/>
    <w:rsid w:val="00983BB5"/>
    <w:rsid w:val="00984010"/>
    <w:rsid w:val="009848A7"/>
    <w:rsid w:val="0098576D"/>
    <w:rsid w:val="00986471"/>
    <w:rsid w:val="00990C2F"/>
    <w:rsid w:val="009925F9"/>
    <w:rsid w:val="009928DA"/>
    <w:rsid w:val="009930CB"/>
    <w:rsid w:val="009932A7"/>
    <w:rsid w:val="009935E7"/>
    <w:rsid w:val="00993F9A"/>
    <w:rsid w:val="00994536"/>
    <w:rsid w:val="009977D3"/>
    <w:rsid w:val="009978F5"/>
    <w:rsid w:val="009A0879"/>
    <w:rsid w:val="009A08D2"/>
    <w:rsid w:val="009A0BF7"/>
    <w:rsid w:val="009A4C71"/>
    <w:rsid w:val="009A5B05"/>
    <w:rsid w:val="009A7470"/>
    <w:rsid w:val="009A7FD0"/>
    <w:rsid w:val="009B066C"/>
    <w:rsid w:val="009B224C"/>
    <w:rsid w:val="009B28ED"/>
    <w:rsid w:val="009B3CED"/>
    <w:rsid w:val="009B41AE"/>
    <w:rsid w:val="009C090F"/>
    <w:rsid w:val="009C1831"/>
    <w:rsid w:val="009C5FF6"/>
    <w:rsid w:val="009C6BCC"/>
    <w:rsid w:val="009D00EF"/>
    <w:rsid w:val="009D2B7F"/>
    <w:rsid w:val="009D2F37"/>
    <w:rsid w:val="009D3001"/>
    <w:rsid w:val="009E032A"/>
    <w:rsid w:val="009E0436"/>
    <w:rsid w:val="009E0681"/>
    <w:rsid w:val="009E0E9C"/>
    <w:rsid w:val="009F2379"/>
    <w:rsid w:val="009F23A6"/>
    <w:rsid w:val="009F2465"/>
    <w:rsid w:val="009F5537"/>
    <w:rsid w:val="009F7C2C"/>
    <w:rsid w:val="00A00852"/>
    <w:rsid w:val="00A03A58"/>
    <w:rsid w:val="00A0470F"/>
    <w:rsid w:val="00A04C8F"/>
    <w:rsid w:val="00A052D3"/>
    <w:rsid w:val="00A062B4"/>
    <w:rsid w:val="00A07E0E"/>
    <w:rsid w:val="00A11100"/>
    <w:rsid w:val="00A1265E"/>
    <w:rsid w:val="00A13986"/>
    <w:rsid w:val="00A13B68"/>
    <w:rsid w:val="00A1716A"/>
    <w:rsid w:val="00A17AF9"/>
    <w:rsid w:val="00A20967"/>
    <w:rsid w:val="00A21994"/>
    <w:rsid w:val="00A24795"/>
    <w:rsid w:val="00A24806"/>
    <w:rsid w:val="00A25BA5"/>
    <w:rsid w:val="00A323C1"/>
    <w:rsid w:val="00A32A33"/>
    <w:rsid w:val="00A32AFE"/>
    <w:rsid w:val="00A34451"/>
    <w:rsid w:val="00A35BF4"/>
    <w:rsid w:val="00A36CA6"/>
    <w:rsid w:val="00A36F7A"/>
    <w:rsid w:val="00A41948"/>
    <w:rsid w:val="00A422BC"/>
    <w:rsid w:val="00A44838"/>
    <w:rsid w:val="00A45326"/>
    <w:rsid w:val="00A46014"/>
    <w:rsid w:val="00A460E0"/>
    <w:rsid w:val="00A46538"/>
    <w:rsid w:val="00A47351"/>
    <w:rsid w:val="00A47D1C"/>
    <w:rsid w:val="00A508E6"/>
    <w:rsid w:val="00A51C88"/>
    <w:rsid w:val="00A52394"/>
    <w:rsid w:val="00A52BF1"/>
    <w:rsid w:val="00A53683"/>
    <w:rsid w:val="00A56620"/>
    <w:rsid w:val="00A600A2"/>
    <w:rsid w:val="00A60F05"/>
    <w:rsid w:val="00A617B5"/>
    <w:rsid w:val="00A63F17"/>
    <w:rsid w:val="00A64492"/>
    <w:rsid w:val="00A64CBF"/>
    <w:rsid w:val="00A65252"/>
    <w:rsid w:val="00A6615E"/>
    <w:rsid w:val="00A668B1"/>
    <w:rsid w:val="00A67385"/>
    <w:rsid w:val="00A70FAA"/>
    <w:rsid w:val="00A71C5D"/>
    <w:rsid w:val="00A725DB"/>
    <w:rsid w:val="00A72886"/>
    <w:rsid w:val="00A73DD0"/>
    <w:rsid w:val="00A75F17"/>
    <w:rsid w:val="00A7644B"/>
    <w:rsid w:val="00A764B8"/>
    <w:rsid w:val="00A768F1"/>
    <w:rsid w:val="00A7718A"/>
    <w:rsid w:val="00A8028C"/>
    <w:rsid w:val="00A80542"/>
    <w:rsid w:val="00A809B9"/>
    <w:rsid w:val="00A8313A"/>
    <w:rsid w:val="00A84EB7"/>
    <w:rsid w:val="00A92284"/>
    <w:rsid w:val="00A9391D"/>
    <w:rsid w:val="00A93B2C"/>
    <w:rsid w:val="00A95F97"/>
    <w:rsid w:val="00A97973"/>
    <w:rsid w:val="00AA0276"/>
    <w:rsid w:val="00AA0E4F"/>
    <w:rsid w:val="00AA0F3F"/>
    <w:rsid w:val="00AA1B13"/>
    <w:rsid w:val="00AA21C6"/>
    <w:rsid w:val="00AA4271"/>
    <w:rsid w:val="00AA4A7E"/>
    <w:rsid w:val="00AA5C6F"/>
    <w:rsid w:val="00AA6994"/>
    <w:rsid w:val="00AA6C75"/>
    <w:rsid w:val="00AA721D"/>
    <w:rsid w:val="00AB0AC1"/>
    <w:rsid w:val="00AB108F"/>
    <w:rsid w:val="00AB1A2D"/>
    <w:rsid w:val="00AB1CB6"/>
    <w:rsid w:val="00AB4EBF"/>
    <w:rsid w:val="00AB776E"/>
    <w:rsid w:val="00AB7DC4"/>
    <w:rsid w:val="00AC0CA2"/>
    <w:rsid w:val="00AC0DC8"/>
    <w:rsid w:val="00AC2893"/>
    <w:rsid w:val="00AC4940"/>
    <w:rsid w:val="00AC4BA0"/>
    <w:rsid w:val="00AC502C"/>
    <w:rsid w:val="00AC534E"/>
    <w:rsid w:val="00AC5514"/>
    <w:rsid w:val="00AC560D"/>
    <w:rsid w:val="00AC5697"/>
    <w:rsid w:val="00AC6AB1"/>
    <w:rsid w:val="00AD12E0"/>
    <w:rsid w:val="00AD5509"/>
    <w:rsid w:val="00AD6E50"/>
    <w:rsid w:val="00AE00E3"/>
    <w:rsid w:val="00AE011B"/>
    <w:rsid w:val="00AE02D3"/>
    <w:rsid w:val="00AE278B"/>
    <w:rsid w:val="00AE428F"/>
    <w:rsid w:val="00AE4487"/>
    <w:rsid w:val="00AE4C63"/>
    <w:rsid w:val="00AE57A4"/>
    <w:rsid w:val="00AE6D31"/>
    <w:rsid w:val="00AF0C13"/>
    <w:rsid w:val="00AF129D"/>
    <w:rsid w:val="00AF2564"/>
    <w:rsid w:val="00AF2EAA"/>
    <w:rsid w:val="00AF37BC"/>
    <w:rsid w:val="00AF41AA"/>
    <w:rsid w:val="00AF5499"/>
    <w:rsid w:val="00AF5701"/>
    <w:rsid w:val="00AF7CCE"/>
    <w:rsid w:val="00B00D3A"/>
    <w:rsid w:val="00B06F15"/>
    <w:rsid w:val="00B0706B"/>
    <w:rsid w:val="00B159E1"/>
    <w:rsid w:val="00B21B5E"/>
    <w:rsid w:val="00B21C3D"/>
    <w:rsid w:val="00B233AC"/>
    <w:rsid w:val="00B26F74"/>
    <w:rsid w:val="00B27902"/>
    <w:rsid w:val="00B31421"/>
    <w:rsid w:val="00B32597"/>
    <w:rsid w:val="00B3260F"/>
    <w:rsid w:val="00B362B5"/>
    <w:rsid w:val="00B36944"/>
    <w:rsid w:val="00B3780E"/>
    <w:rsid w:val="00B43122"/>
    <w:rsid w:val="00B439F6"/>
    <w:rsid w:val="00B441A7"/>
    <w:rsid w:val="00B5024A"/>
    <w:rsid w:val="00B5148D"/>
    <w:rsid w:val="00B52651"/>
    <w:rsid w:val="00B52FBD"/>
    <w:rsid w:val="00B53B9D"/>
    <w:rsid w:val="00B556ED"/>
    <w:rsid w:val="00B57C98"/>
    <w:rsid w:val="00B62B94"/>
    <w:rsid w:val="00B6327B"/>
    <w:rsid w:val="00B6490D"/>
    <w:rsid w:val="00B71A69"/>
    <w:rsid w:val="00B722EF"/>
    <w:rsid w:val="00B72521"/>
    <w:rsid w:val="00B7410C"/>
    <w:rsid w:val="00B76210"/>
    <w:rsid w:val="00B763C6"/>
    <w:rsid w:val="00B81A02"/>
    <w:rsid w:val="00B827F2"/>
    <w:rsid w:val="00B83DFD"/>
    <w:rsid w:val="00B84142"/>
    <w:rsid w:val="00B846C7"/>
    <w:rsid w:val="00B874E6"/>
    <w:rsid w:val="00B90264"/>
    <w:rsid w:val="00B92398"/>
    <w:rsid w:val="00B92476"/>
    <w:rsid w:val="00B92AE0"/>
    <w:rsid w:val="00B933D2"/>
    <w:rsid w:val="00B95CC1"/>
    <w:rsid w:val="00B9688A"/>
    <w:rsid w:val="00B9752A"/>
    <w:rsid w:val="00B97A14"/>
    <w:rsid w:val="00BA1773"/>
    <w:rsid w:val="00BA25C6"/>
    <w:rsid w:val="00BA2972"/>
    <w:rsid w:val="00BA2D7B"/>
    <w:rsid w:val="00BA448C"/>
    <w:rsid w:val="00BA5B73"/>
    <w:rsid w:val="00BA5D83"/>
    <w:rsid w:val="00BA789D"/>
    <w:rsid w:val="00BB27D1"/>
    <w:rsid w:val="00BB4FE0"/>
    <w:rsid w:val="00BB5F90"/>
    <w:rsid w:val="00BB76A2"/>
    <w:rsid w:val="00BC2195"/>
    <w:rsid w:val="00BC24E6"/>
    <w:rsid w:val="00BC38F2"/>
    <w:rsid w:val="00BC4349"/>
    <w:rsid w:val="00BC7F7C"/>
    <w:rsid w:val="00BD4499"/>
    <w:rsid w:val="00BD4DF4"/>
    <w:rsid w:val="00BD615B"/>
    <w:rsid w:val="00BE0FC1"/>
    <w:rsid w:val="00BE1DAD"/>
    <w:rsid w:val="00BE2B73"/>
    <w:rsid w:val="00BE3A99"/>
    <w:rsid w:val="00BE3E8D"/>
    <w:rsid w:val="00BE3E9D"/>
    <w:rsid w:val="00BE5CE6"/>
    <w:rsid w:val="00BE7785"/>
    <w:rsid w:val="00BF2898"/>
    <w:rsid w:val="00BF52B3"/>
    <w:rsid w:val="00BF5522"/>
    <w:rsid w:val="00C02BA0"/>
    <w:rsid w:val="00C04743"/>
    <w:rsid w:val="00C066AF"/>
    <w:rsid w:val="00C07D40"/>
    <w:rsid w:val="00C11E98"/>
    <w:rsid w:val="00C120A7"/>
    <w:rsid w:val="00C120EF"/>
    <w:rsid w:val="00C12E7E"/>
    <w:rsid w:val="00C15C25"/>
    <w:rsid w:val="00C16DC0"/>
    <w:rsid w:val="00C202F4"/>
    <w:rsid w:val="00C208E8"/>
    <w:rsid w:val="00C214D9"/>
    <w:rsid w:val="00C217D8"/>
    <w:rsid w:val="00C22C8E"/>
    <w:rsid w:val="00C22FA6"/>
    <w:rsid w:val="00C255EF"/>
    <w:rsid w:val="00C26B9E"/>
    <w:rsid w:val="00C27DD2"/>
    <w:rsid w:val="00C3087F"/>
    <w:rsid w:val="00C317BF"/>
    <w:rsid w:val="00C324B6"/>
    <w:rsid w:val="00C32D7E"/>
    <w:rsid w:val="00C32F55"/>
    <w:rsid w:val="00C335B4"/>
    <w:rsid w:val="00C36F59"/>
    <w:rsid w:val="00C37FFE"/>
    <w:rsid w:val="00C406D7"/>
    <w:rsid w:val="00C4231F"/>
    <w:rsid w:val="00C42645"/>
    <w:rsid w:val="00C44B2B"/>
    <w:rsid w:val="00C46773"/>
    <w:rsid w:val="00C5076C"/>
    <w:rsid w:val="00C516E5"/>
    <w:rsid w:val="00C51D15"/>
    <w:rsid w:val="00C52DBA"/>
    <w:rsid w:val="00C539CF"/>
    <w:rsid w:val="00C5522E"/>
    <w:rsid w:val="00C562EC"/>
    <w:rsid w:val="00C57322"/>
    <w:rsid w:val="00C60CF4"/>
    <w:rsid w:val="00C637BD"/>
    <w:rsid w:val="00C66D3F"/>
    <w:rsid w:val="00C70B80"/>
    <w:rsid w:val="00C73A95"/>
    <w:rsid w:val="00C74343"/>
    <w:rsid w:val="00C74A34"/>
    <w:rsid w:val="00C76071"/>
    <w:rsid w:val="00C80B9C"/>
    <w:rsid w:val="00C85FC7"/>
    <w:rsid w:val="00C87E1A"/>
    <w:rsid w:val="00C93253"/>
    <w:rsid w:val="00C9503B"/>
    <w:rsid w:val="00C97FE7"/>
    <w:rsid w:val="00CA1456"/>
    <w:rsid w:val="00CA4B8C"/>
    <w:rsid w:val="00CA50D0"/>
    <w:rsid w:val="00CA5312"/>
    <w:rsid w:val="00CA642C"/>
    <w:rsid w:val="00CA6728"/>
    <w:rsid w:val="00CB2AC0"/>
    <w:rsid w:val="00CB5D02"/>
    <w:rsid w:val="00CB7375"/>
    <w:rsid w:val="00CB7980"/>
    <w:rsid w:val="00CC0030"/>
    <w:rsid w:val="00CC1B63"/>
    <w:rsid w:val="00CC1EC3"/>
    <w:rsid w:val="00CC211B"/>
    <w:rsid w:val="00CC3122"/>
    <w:rsid w:val="00CC32BA"/>
    <w:rsid w:val="00CC4EA0"/>
    <w:rsid w:val="00CC6304"/>
    <w:rsid w:val="00CC6E84"/>
    <w:rsid w:val="00CD3783"/>
    <w:rsid w:val="00CD5EC2"/>
    <w:rsid w:val="00CD6E6D"/>
    <w:rsid w:val="00CE0839"/>
    <w:rsid w:val="00CE174A"/>
    <w:rsid w:val="00CE299E"/>
    <w:rsid w:val="00CE3F01"/>
    <w:rsid w:val="00CE5198"/>
    <w:rsid w:val="00CE77A4"/>
    <w:rsid w:val="00CF0421"/>
    <w:rsid w:val="00CF238B"/>
    <w:rsid w:val="00CF30CC"/>
    <w:rsid w:val="00CF74C8"/>
    <w:rsid w:val="00D001C2"/>
    <w:rsid w:val="00D00814"/>
    <w:rsid w:val="00D020A6"/>
    <w:rsid w:val="00D03071"/>
    <w:rsid w:val="00D03810"/>
    <w:rsid w:val="00D05417"/>
    <w:rsid w:val="00D07A4E"/>
    <w:rsid w:val="00D10E86"/>
    <w:rsid w:val="00D12C4F"/>
    <w:rsid w:val="00D12FAC"/>
    <w:rsid w:val="00D13C98"/>
    <w:rsid w:val="00D14108"/>
    <w:rsid w:val="00D17004"/>
    <w:rsid w:val="00D173B3"/>
    <w:rsid w:val="00D17B7D"/>
    <w:rsid w:val="00D22840"/>
    <w:rsid w:val="00D232F8"/>
    <w:rsid w:val="00D24525"/>
    <w:rsid w:val="00D24CED"/>
    <w:rsid w:val="00D263E4"/>
    <w:rsid w:val="00D26EEA"/>
    <w:rsid w:val="00D26EF3"/>
    <w:rsid w:val="00D3041B"/>
    <w:rsid w:val="00D31E79"/>
    <w:rsid w:val="00D3232D"/>
    <w:rsid w:val="00D34F3C"/>
    <w:rsid w:val="00D3569C"/>
    <w:rsid w:val="00D37666"/>
    <w:rsid w:val="00D37AF8"/>
    <w:rsid w:val="00D401C4"/>
    <w:rsid w:val="00D42D91"/>
    <w:rsid w:val="00D44F57"/>
    <w:rsid w:val="00D46ABA"/>
    <w:rsid w:val="00D46F0B"/>
    <w:rsid w:val="00D53700"/>
    <w:rsid w:val="00D53A6E"/>
    <w:rsid w:val="00D545A7"/>
    <w:rsid w:val="00D5507F"/>
    <w:rsid w:val="00D570A4"/>
    <w:rsid w:val="00D60419"/>
    <w:rsid w:val="00D627DF"/>
    <w:rsid w:val="00D630E9"/>
    <w:rsid w:val="00D6538A"/>
    <w:rsid w:val="00D65E6B"/>
    <w:rsid w:val="00D66B89"/>
    <w:rsid w:val="00D67A9E"/>
    <w:rsid w:val="00D70B96"/>
    <w:rsid w:val="00D71DB9"/>
    <w:rsid w:val="00D72FD9"/>
    <w:rsid w:val="00D73746"/>
    <w:rsid w:val="00D77265"/>
    <w:rsid w:val="00D811BE"/>
    <w:rsid w:val="00D82078"/>
    <w:rsid w:val="00D82B01"/>
    <w:rsid w:val="00D83D92"/>
    <w:rsid w:val="00D87F7A"/>
    <w:rsid w:val="00D9164A"/>
    <w:rsid w:val="00D93CC0"/>
    <w:rsid w:val="00D940EC"/>
    <w:rsid w:val="00D947F4"/>
    <w:rsid w:val="00D94A1F"/>
    <w:rsid w:val="00D96A4F"/>
    <w:rsid w:val="00D97D88"/>
    <w:rsid w:val="00DA15FB"/>
    <w:rsid w:val="00DA2A78"/>
    <w:rsid w:val="00DA4FC5"/>
    <w:rsid w:val="00DA6E2F"/>
    <w:rsid w:val="00DB2B11"/>
    <w:rsid w:val="00DC1EE7"/>
    <w:rsid w:val="00DC4723"/>
    <w:rsid w:val="00DC4E0C"/>
    <w:rsid w:val="00DC6AD2"/>
    <w:rsid w:val="00DC6E22"/>
    <w:rsid w:val="00DD09AC"/>
    <w:rsid w:val="00DD2CF3"/>
    <w:rsid w:val="00DD3E98"/>
    <w:rsid w:val="00DD44C8"/>
    <w:rsid w:val="00DD595D"/>
    <w:rsid w:val="00DD7155"/>
    <w:rsid w:val="00DE12B4"/>
    <w:rsid w:val="00DE23E3"/>
    <w:rsid w:val="00DE2DEC"/>
    <w:rsid w:val="00DE31AC"/>
    <w:rsid w:val="00DE4CF8"/>
    <w:rsid w:val="00DE60F6"/>
    <w:rsid w:val="00DE6C36"/>
    <w:rsid w:val="00DF1539"/>
    <w:rsid w:val="00DF1998"/>
    <w:rsid w:val="00DF3E69"/>
    <w:rsid w:val="00DF3EBD"/>
    <w:rsid w:val="00DF66C4"/>
    <w:rsid w:val="00E00926"/>
    <w:rsid w:val="00E0117F"/>
    <w:rsid w:val="00E01281"/>
    <w:rsid w:val="00E0430D"/>
    <w:rsid w:val="00E04EAE"/>
    <w:rsid w:val="00E054D6"/>
    <w:rsid w:val="00E05A40"/>
    <w:rsid w:val="00E05BC8"/>
    <w:rsid w:val="00E06F93"/>
    <w:rsid w:val="00E15A62"/>
    <w:rsid w:val="00E16A59"/>
    <w:rsid w:val="00E16C51"/>
    <w:rsid w:val="00E174A2"/>
    <w:rsid w:val="00E179D5"/>
    <w:rsid w:val="00E2113E"/>
    <w:rsid w:val="00E25FFF"/>
    <w:rsid w:val="00E2679C"/>
    <w:rsid w:val="00E338AD"/>
    <w:rsid w:val="00E35621"/>
    <w:rsid w:val="00E41723"/>
    <w:rsid w:val="00E44615"/>
    <w:rsid w:val="00E513EC"/>
    <w:rsid w:val="00E53378"/>
    <w:rsid w:val="00E534C7"/>
    <w:rsid w:val="00E57624"/>
    <w:rsid w:val="00E57CC1"/>
    <w:rsid w:val="00E60B91"/>
    <w:rsid w:val="00E617C0"/>
    <w:rsid w:val="00E61AB3"/>
    <w:rsid w:val="00E64A7F"/>
    <w:rsid w:val="00E67540"/>
    <w:rsid w:val="00E717A2"/>
    <w:rsid w:val="00E722EF"/>
    <w:rsid w:val="00E727C5"/>
    <w:rsid w:val="00E74CAF"/>
    <w:rsid w:val="00E7733A"/>
    <w:rsid w:val="00E77A0A"/>
    <w:rsid w:val="00E812FC"/>
    <w:rsid w:val="00E81AE4"/>
    <w:rsid w:val="00E85577"/>
    <w:rsid w:val="00E86BC9"/>
    <w:rsid w:val="00E91DB2"/>
    <w:rsid w:val="00E91F9D"/>
    <w:rsid w:val="00E9253A"/>
    <w:rsid w:val="00E92E21"/>
    <w:rsid w:val="00E96231"/>
    <w:rsid w:val="00EA10A5"/>
    <w:rsid w:val="00EA1FA7"/>
    <w:rsid w:val="00EA2B7E"/>
    <w:rsid w:val="00EA2CAC"/>
    <w:rsid w:val="00EA2F85"/>
    <w:rsid w:val="00EA5123"/>
    <w:rsid w:val="00EA51AE"/>
    <w:rsid w:val="00EB05E3"/>
    <w:rsid w:val="00EB0B98"/>
    <w:rsid w:val="00EB42D8"/>
    <w:rsid w:val="00EB4E70"/>
    <w:rsid w:val="00EB5C60"/>
    <w:rsid w:val="00EB603C"/>
    <w:rsid w:val="00EB6117"/>
    <w:rsid w:val="00EC57D4"/>
    <w:rsid w:val="00EC6C9F"/>
    <w:rsid w:val="00ED01BB"/>
    <w:rsid w:val="00ED0EA5"/>
    <w:rsid w:val="00ED6375"/>
    <w:rsid w:val="00ED7942"/>
    <w:rsid w:val="00EE0AAA"/>
    <w:rsid w:val="00EE2F37"/>
    <w:rsid w:val="00EE2FFC"/>
    <w:rsid w:val="00EE36BA"/>
    <w:rsid w:val="00EE3B0E"/>
    <w:rsid w:val="00EE7DE6"/>
    <w:rsid w:val="00EF13B2"/>
    <w:rsid w:val="00EF13E8"/>
    <w:rsid w:val="00EF2370"/>
    <w:rsid w:val="00EF3FCE"/>
    <w:rsid w:val="00EF4549"/>
    <w:rsid w:val="00EF4650"/>
    <w:rsid w:val="00EF5993"/>
    <w:rsid w:val="00F0110D"/>
    <w:rsid w:val="00F0139F"/>
    <w:rsid w:val="00F016CA"/>
    <w:rsid w:val="00F041B8"/>
    <w:rsid w:val="00F04F4A"/>
    <w:rsid w:val="00F075C9"/>
    <w:rsid w:val="00F07A0E"/>
    <w:rsid w:val="00F07CE7"/>
    <w:rsid w:val="00F10F53"/>
    <w:rsid w:val="00F120E5"/>
    <w:rsid w:val="00F12F51"/>
    <w:rsid w:val="00F1385B"/>
    <w:rsid w:val="00F13B6B"/>
    <w:rsid w:val="00F1460F"/>
    <w:rsid w:val="00F146B2"/>
    <w:rsid w:val="00F15407"/>
    <w:rsid w:val="00F17429"/>
    <w:rsid w:val="00F23485"/>
    <w:rsid w:val="00F23801"/>
    <w:rsid w:val="00F260B0"/>
    <w:rsid w:val="00F26F60"/>
    <w:rsid w:val="00F316D2"/>
    <w:rsid w:val="00F31ED9"/>
    <w:rsid w:val="00F33DD1"/>
    <w:rsid w:val="00F361BD"/>
    <w:rsid w:val="00F36E5A"/>
    <w:rsid w:val="00F3764A"/>
    <w:rsid w:val="00F407A8"/>
    <w:rsid w:val="00F40F0A"/>
    <w:rsid w:val="00F41652"/>
    <w:rsid w:val="00F4191E"/>
    <w:rsid w:val="00F42586"/>
    <w:rsid w:val="00F442EF"/>
    <w:rsid w:val="00F442F5"/>
    <w:rsid w:val="00F44D1D"/>
    <w:rsid w:val="00F452B3"/>
    <w:rsid w:val="00F47BDC"/>
    <w:rsid w:val="00F51155"/>
    <w:rsid w:val="00F512F3"/>
    <w:rsid w:val="00F514DF"/>
    <w:rsid w:val="00F528C8"/>
    <w:rsid w:val="00F57C02"/>
    <w:rsid w:val="00F6081B"/>
    <w:rsid w:val="00F62859"/>
    <w:rsid w:val="00F63588"/>
    <w:rsid w:val="00F65A78"/>
    <w:rsid w:val="00F676F7"/>
    <w:rsid w:val="00F7071B"/>
    <w:rsid w:val="00F712BB"/>
    <w:rsid w:val="00F73460"/>
    <w:rsid w:val="00F74596"/>
    <w:rsid w:val="00F749AF"/>
    <w:rsid w:val="00F756AF"/>
    <w:rsid w:val="00F76118"/>
    <w:rsid w:val="00F763C8"/>
    <w:rsid w:val="00F776B7"/>
    <w:rsid w:val="00F839EF"/>
    <w:rsid w:val="00F85487"/>
    <w:rsid w:val="00F87AA9"/>
    <w:rsid w:val="00F90530"/>
    <w:rsid w:val="00F90E04"/>
    <w:rsid w:val="00F928E4"/>
    <w:rsid w:val="00F9652E"/>
    <w:rsid w:val="00FA283C"/>
    <w:rsid w:val="00FA5FA6"/>
    <w:rsid w:val="00FA7C7B"/>
    <w:rsid w:val="00FA7CBD"/>
    <w:rsid w:val="00FB1BCE"/>
    <w:rsid w:val="00FB79AA"/>
    <w:rsid w:val="00FC1166"/>
    <w:rsid w:val="00FC2441"/>
    <w:rsid w:val="00FC7793"/>
    <w:rsid w:val="00FD00A5"/>
    <w:rsid w:val="00FD0F8B"/>
    <w:rsid w:val="00FD2023"/>
    <w:rsid w:val="00FD2E60"/>
    <w:rsid w:val="00FD31F3"/>
    <w:rsid w:val="00FD5E0C"/>
    <w:rsid w:val="00FD7845"/>
    <w:rsid w:val="00FE0802"/>
    <w:rsid w:val="00FE0ACA"/>
    <w:rsid w:val="00FE12C8"/>
    <w:rsid w:val="00FE2AAE"/>
    <w:rsid w:val="00FE4399"/>
    <w:rsid w:val="00FE4704"/>
    <w:rsid w:val="00FE4B6A"/>
    <w:rsid w:val="00FF1CFC"/>
    <w:rsid w:val="00FF2993"/>
    <w:rsid w:val="00FF6241"/>
    <w:rsid w:val="00FF71C7"/>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19C6F68"/>
  <w15:docId w15:val="{242773FD-2C19-434C-A5C8-99F4FD5BDD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tr-TR" w:eastAsia="tr-TR"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semiHidden="1" w:uiPriority="9" w:unhideWhenUsed="1" w:qFormat="1"/>
    <w:lsdException w:name="heading 7" w:uiPriority="0"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A10A5"/>
    <w:pPr>
      <w:widowControl w:val="0"/>
      <w:autoSpaceDE w:val="0"/>
      <w:autoSpaceDN w:val="0"/>
      <w:adjustRightInd w:val="0"/>
    </w:pPr>
  </w:style>
  <w:style w:type="paragraph" w:styleId="Balk1">
    <w:name w:val="heading 1"/>
    <w:basedOn w:val="PARAGRAFMETN"/>
    <w:next w:val="PARAGRAFMETN"/>
    <w:link w:val="Balk1Char"/>
    <w:qFormat/>
    <w:rsid w:val="00DC1EE7"/>
    <w:pPr>
      <w:keepNext/>
      <w:keepLines/>
      <w:widowControl/>
      <w:numPr>
        <w:numId w:val="1"/>
      </w:numPr>
      <w:spacing w:before="960" w:after="480"/>
      <w:jc w:val="center"/>
      <w:outlineLvl w:val="0"/>
    </w:pPr>
    <w:rPr>
      <w:b/>
      <w:bCs/>
      <w:caps/>
      <w:sz w:val="28"/>
      <w:szCs w:val="28"/>
      <w:lang w:eastAsia="x-none"/>
    </w:rPr>
  </w:style>
  <w:style w:type="paragraph" w:styleId="Balk2">
    <w:name w:val="heading 2"/>
    <w:basedOn w:val="PARAGRAFMETN"/>
    <w:next w:val="PARAGRAFMETN"/>
    <w:link w:val="Balk2Char"/>
    <w:qFormat/>
    <w:rsid w:val="00040EEB"/>
    <w:pPr>
      <w:keepNext/>
      <w:numPr>
        <w:ilvl w:val="1"/>
        <w:numId w:val="1"/>
      </w:numPr>
      <w:spacing w:before="480" w:after="240"/>
      <w:outlineLvl w:val="1"/>
    </w:pPr>
    <w:rPr>
      <w:b/>
      <w:bCs/>
      <w:iCs/>
      <w:szCs w:val="28"/>
      <w:lang w:eastAsia="x-none"/>
    </w:rPr>
  </w:style>
  <w:style w:type="paragraph" w:styleId="Balk3">
    <w:name w:val="heading 3"/>
    <w:basedOn w:val="PARAGRAFMETN"/>
    <w:next w:val="PARAGRAFMETN"/>
    <w:link w:val="Balk3Char"/>
    <w:qFormat/>
    <w:rsid w:val="005B43F6"/>
    <w:pPr>
      <w:keepNext/>
      <w:widowControl/>
      <w:numPr>
        <w:ilvl w:val="2"/>
        <w:numId w:val="1"/>
      </w:numPr>
      <w:tabs>
        <w:tab w:val="left" w:pos="1134"/>
      </w:tabs>
      <w:spacing w:before="240"/>
      <w:outlineLvl w:val="2"/>
    </w:pPr>
    <w:rPr>
      <w:b/>
      <w:lang w:val="x-none" w:eastAsia="x-none"/>
    </w:rPr>
  </w:style>
  <w:style w:type="paragraph" w:styleId="Balk4">
    <w:name w:val="heading 4"/>
    <w:basedOn w:val="PARAGRAFMETN"/>
    <w:next w:val="PARAGRAFMETN"/>
    <w:link w:val="Balk4Char"/>
    <w:qFormat/>
    <w:rsid w:val="00F6081B"/>
    <w:pPr>
      <w:keepNext/>
      <w:numPr>
        <w:ilvl w:val="3"/>
        <w:numId w:val="1"/>
      </w:numPr>
      <w:outlineLvl w:val="3"/>
    </w:pPr>
    <w:rPr>
      <w:bCs/>
      <w:i/>
      <w:szCs w:val="28"/>
      <w:lang w:val="x-none" w:eastAsia="x-none"/>
    </w:rPr>
  </w:style>
  <w:style w:type="paragraph" w:styleId="Balk5">
    <w:name w:val="heading 5"/>
    <w:basedOn w:val="Normal"/>
    <w:next w:val="Normal"/>
    <w:link w:val="Balk5Char"/>
    <w:qFormat/>
    <w:rsid w:val="00537FFE"/>
    <w:pPr>
      <w:numPr>
        <w:ilvl w:val="4"/>
        <w:numId w:val="1"/>
      </w:numPr>
      <w:spacing w:before="240" w:after="60"/>
      <w:outlineLvl w:val="4"/>
    </w:pPr>
    <w:rPr>
      <w:rFonts w:ascii="Calibri" w:hAnsi="Calibri"/>
      <w:b/>
      <w:bCs/>
      <w:i/>
      <w:iCs/>
      <w:sz w:val="26"/>
      <w:szCs w:val="26"/>
      <w:lang w:val="x-none" w:eastAsia="x-none"/>
    </w:rPr>
  </w:style>
  <w:style w:type="paragraph" w:styleId="Balk6">
    <w:name w:val="heading 6"/>
    <w:basedOn w:val="Normal"/>
    <w:next w:val="Normal"/>
    <w:link w:val="Balk6Char"/>
    <w:uiPriority w:val="9"/>
    <w:semiHidden/>
    <w:unhideWhenUsed/>
    <w:qFormat/>
    <w:rsid w:val="00574940"/>
    <w:pPr>
      <w:keepNext/>
      <w:keepLines/>
      <w:widowControl/>
      <w:numPr>
        <w:ilvl w:val="5"/>
        <w:numId w:val="1"/>
      </w:numPr>
      <w:autoSpaceDE/>
      <w:autoSpaceDN/>
      <w:adjustRightInd/>
      <w:spacing w:before="40" w:line="259" w:lineRule="auto"/>
      <w:outlineLvl w:val="5"/>
    </w:pPr>
    <w:rPr>
      <w:rFonts w:ascii="Calibri Light" w:hAnsi="Calibri Light"/>
      <w:color w:val="1F4D78"/>
      <w:sz w:val="22"/>
      <w:szCs w:val="22"/>
      <w:lang w:val="x-none" w:eastAsia="en-US"/>
    </w:rPr>
  </w:style>
  <w:style w:type="paragraph" w:styleId="Balk7">
    <w:name w:val="heading 7"/>
    <w:basedOn w:val="Normal"/>
    <w:next w:val="Normal"/>
    <w:link w:val="Balk7Char"/>
    <w:qFormat/>
    <w:rsid w:val="00537FFE"/>
    <w:pPr>
      <w:numPr>
        <w:ilvl w:val="6"/>
        <w:numId w:val="1"/>
      </w:numPr>
      <w:spacing w:before="240" w:after="60"/>
      <w:outlineLvl w:val="6"/>
    </w:pPr>
    <w:rPr>
      <w:rFonts w:ascii="Calibri" w:hAnsi="Calibri"/>
      <w:sz w:val="24"/>
      <w:szCs w:val="24"/>
      <w:lang w:val="x-none" w:eastAsia="x-none"/>
    </w:rPr>
  </w:style>
  <w:style w:type="paragraph" w:styleId="Balk8">
    <w:name w:val="heading 8"/>
    <w:basedOn w:val="Normal"/>
    <w:next w:val="Normal"/>
    <w:link w:val="Balk8Char"/>
    <w:uiPriority w:val="9"/>
    <w:semiHidden/>
    <w:unhideWhenUsed/>
    <w:qFormat/>
    <w:rsid w:val="00574940"/>
    <w:pPr>
      <w:keepNext/>
      <w:keepLines/>
      <w:widowControl/>
      <w:numPr>
        <w:ilvl w:val="7"/>
        <w:numId w:val="1"/>
      </w:numPr>
      <w:autoSpaceDE/>
      <w:autoSpaceDN/>
      <w:adjustRightInd/>
      <w:spacing w:before="40" w:line="259" w:lineRule="auto"/>
      <w:outlineLvl w:val="7"/>
    </w:pPr>
    <w:rPr>
      <w:rFonts w:ascii="Calibri Light" w:hAnsi="Calibri Light"/>
      <w:color w:val="272727"/>
      <w:sz w:val="21"/>
      <w:szCs w:val="21"/>
      <w:lang w:val="x-none" w:eastAsia="en-US"/>
    </w:rPr>
  </w:style>
  <w:style w:type="paragraph" w:styleId="Balk9">
    <w:name w:val="heading 9"/>
    <w:basedOn w:val="Normal"/>
    <w:next w:val="Normal"/>
    <w:link w:val="Balk9Char"/>
    <w:uiPriority w:val="9"/>
    <w:semiHidden/>
    <w:unhideWhenUsed/>
    <w:qFormat/>
    <w:rsid w:val="00574940"/>
    <w:pPr>
      <w:keepNext/>
      <w:keepLines/>
      <w:widowControl/>
      <w:numPr>
        <w:ilvl w:val="8"/>
        <w:numId w:val="1"/>
      </w:numPr>
      <w:autoSpaceDE/>
      <w:autoSpaceDN/>
      <w:adjustRightInd/>
      <w:spacing w:before="40" w:line="259" w:lineRule="auto"/>
      <w:outlineLvl w:val="8"/>
    </w:pPr>
    <w:rPr>
      <w:rFonts w:ascii="Calibri Light" w:hAnsi="Calibri Light"/>
      <w:i/>
      <w:iCs/>
      <w:color w:val="272727"/>
      <w:sz w:val="21"/>
      <w:szCs w:val="21"/>
      <w:lang w:val="x-none" w:eastAsia="en-US"/>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Altbilgi1">
    <w:name w:val="Altbilgi1"/>
    <w:basedOn w:val="Normal"/>
    <w:link w:val="AltbilgiChar"/>
    <w:uiPriority w:val="99"/>
    <w:rsid w:val="00224157"/>
    <w:pPr>
      <w:tabs>
        <w:tab w:val="center" w:pos="4536"/>
        <w:tab w:val="right" w:pos="9072"/>
      </w:tabs>
    </w:pPr>
  </w:style>
  <w:style w:type="character" w:styleId="SayfaNumaras">
    <w:name w:val="page number"/>
    <w:basedOn w:val="VarsaylanParagrafYazTipi"/>
    <w:rsid w:val="00224157"/>
  </w:style>
  <w:style w:type="character" w:styleId="Kpr">
    <w:name w:val="Hyperlink"/>
    <w:uiPriority w:val="99"/>
    <w:rsid w:val="00984010"/>
    <w:rPr>
      <w:color w:val="0000FF"/>
      <w:u w:val="single"/>
    </w:rPr>
  </w:style>
  <w:style w:type="paragraph" w:styleId="BalonMetni">
    <w:name w:val="Balloon Text"/>
    <w:basedOn w:val="Normal"/>
    <w:link w:val="BalonMetniChar"/>
    <w:rsid w:val="00EB5C60"/>
    <w:rPr>
      <w:rFonts w:ascii="Tahoma" w:hAnsi="Tahoma"/>
      <w:sz w:val="16"/>
      <w:szCs w:val="16"/>
      <w:lang w:val="x-none" w:eastAsia="x-none"/>
    </w:rPr>
  </w:style>
  <w:style w:type="character" w:customStyle="1" w:styleId="BalonMetniChar">
    <w:name w:val="Balon Metni Char"/>
    <w:link w:val="BalonMetni"/>
    <w:rsid w:val="00EB5C60"/>
    <w:rPr>
      <w:rFonts w:ascii="Tahoma" w:hAnsi="Tahoma" w:cs="Tahoma"/>
      <w:sz w:val="16"/>
      <w:szCs w:val="16"/>
    </w:rPr>
  </w:style>
  <w:style w:type="character" w:customStyle="1" w:styleId="Balk1Char">
    <w:name w:val="Başlık 1 Char"/>
    <w:link w:val="Balk1"/>
    <w:rsid w:val="00DC1EE7"/>
    <w:rPr>
      <w:b/>
      <w:bCs/>
      <w:caps/>
      <w:color w:val="000000"/>
      <w:sz w:val="28"/>
      <w:szCs w:val="28"/>
      <w:shd w:val="clear" w:color="auto" w:fill="FFFFFF"/>
      <w:lang w:eastAsia="x-none"/>
    </w:rPr>
  </w:style>
  <w:style w:type="character" w:customStyle="1" w:styleId="Balk3Char">
    <w:name w:val="Başlık 3 Char"/>
    <w:link w:val="Balk3"/>
    <w:rsid w:val="00C516E5"/>
    <w:rPr>
      <w:b/>
      <w:color w:val="000000"/>
      <w:sz w:val="24"/>
      <w:szCs w:val="24"/>
      <w:shd w:val="clear" w:color="auto" w:fill="FFFFFF"/>
      <w:lang w:val="x-none" w:eastAsia="x-none"/>
    </w:rPr>
  </w:style>
  <w:style w:type="paragraph" w:styleId="GvdeMetni">
    <w:name w:val="Body Text"/>
    <w:basedOn w:val="Normal"/>
    <w:link w:val="GvdeMetniChar"/>
    <w:rsid w:val="00CE77A4"/>
    <w:pPr>
      <w:widowControl/>
      <w:tabs>
        <w:tab w:val="left" w:pos="432"/>
        <w:tab w:val="left" w:pos="5904"/>
      </w:tabs>
      <w:autoSpaceDE/>
      <w:autoSpaceDN/>
      <w:adjustRightInd/>
    </w:pPr>
    <w:rPr>
      <w:rFonts w:ascii="Courier" w:hAnsi="Courier"/>
      <w:sz w:val="24"/>
      <w:lang w:val="en-GB" w:eastAsia="x-none"/>
    </w:rPr>
  </w:style>
  <w:style w:type="character" w:customStyle="1" w:styleId="GvdeMetniChar">
    <w:name w:val="Gövde Metni Char"/>
    <w:link w:val="GvdeMetni"/>
    <w:rsid w:val="00CE77A4"/>
    <w:rPr>
      <w:rFonts w:ascii="Courier" w:hAnsi="Courier"/>
      <w:sz w:val="24"/>
      <w:lang w:val="en-GB"/>
    </w:rPr>
  </w:style>
  <w:style w:type="table" w:styleId="TabloKlavuzu">
    <w:name w:val="Table Grid"/>
    <w:basedOn w:val="NormalTablo"/>
    <w:uiPriority w:val="39"/>
    <w:rsid w:val="009E06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GvdeMetniGirintisi2">
    <w:name w:val="Body Text Indent 2"/>
    <w:basedOn w:val="Normal"/>
    <w:link w:val="GvdeMetniGirintisi2Char"/>
    <w:unhideWhenUsed/>
    <w:rsid w:val="00D37666"/>
    <w:pPr>
      <w:widowControl/>
      <w:autoSpaceDE/>
      <w:autoSpaceDN/>
      <w:adjustRightInd/>
      <w:spacing w:after="120" w:line="480" w:lineRule="auto"/>
      <w:ind w:left="283"/>
      <w:jc w:val="both"/>
    </w:pPr>
    <w:rPr>
      <w:rFonts w:eastAsia="Calibri"/>
      <w:sz w:val="24"/>
      <w:szCs w:val="22"/>
      <w:lang w:val="x-none" w:eastAsia="en-US"/>
    </w:rPr>
  </w:style>
  <w:style w:type="character" w:customStyle="1" w:styleId="GvdeMetniGirintisi2Char">
    <w:name w:val="Gövde Metni Girintisi 2 Char"/>
    <w:link w:val="GvdeMetniGirintisi2"/>
    <w:rsid w:val="00D37666"/>
    <w:rPr>
      <w:rFonts w:eastAsia="Calibri"/>
      <w:sz w:val="24"/>
      <w:szCs w:val="22"/>
      <w:lang w:val="x-none" w:eastAsia="en-US"/>
    </w:rPr>
  </w:style>
  <w:style w:type="paragraph" w:styleId="ListeParagraf">
    <w:name w:val="List Paragraph"/>
    <w:basedOn w:val="Normal"/>
    <w:uiPriority w:val="34"/>
    <w:qFormat/>
    <w:rsid w:val="00D37666"/>
    <w:pPr>
      <w:widowControl/>
      <w:autoSpaceDE/>
      <w:autoSpaceDN/>
      <w:adjustRightInd/>
      <w:spacing w:after="200" w:line="276" w:lineRule="auto"/>
      <w:ind w:left="720"/>
      <w:contextualSpacing/>
      <w:jc w:val="both"/>
    </w:pPr>
    <w:rPr>
      <w:rFonts w:eastAsia="Calibri"/>
      <w:sz w:val="24"/>
      <w:szCs w:val="22"/>
      <w:lang w:eastAsia="en-US"/>
    </w:rPr>
  </w:style>
  <w:style w:type="paragraph" w:customStyle="1" w:styleId="stbilgi1">
    <w:name w:val="Üstbilgi1"/>
    <w:basedOn w:val="Normal"/>
    <w:link w:val="stbilgiChar"/>
    <w:rsid w:val="00330679"/>
    <w:pPr>
      <w:tabs>
        <w:tab w:val="center" w:pos="4536"/>
        <w:tab w:val="right" w:pos="9072"/>
      </w:tabs>
    </w:pPr>
  </w:style>
  <w:style w:type="character" w:customStyle="1" w:styleId="stbilgiChar">
    <w:name w:val="Üstbilgi Char"/>
    <w:basedOn w:val="VarsaylanParagrafYazTipi"/>
    <w:link w:val="stbilgi1"/>
    <w:rsid w:val="00330679"/>
  </w:style>
  <w:style w:type="character" w:customStyle="1" w:styleId="Balk2Char">
    <w:name w:val="Başlık 2 Char"/>
    <w:link w:val="Balk2"/>
    <w:rsid w:val="00040EEB"/>
    <w:rPr>
      <w:b/>
      <w:bCs/>
      <w:iCs/>
      <w:color w:val="000000"/>
      <w:sz w:val="24"/>
      <w:szCs w:val="28"/>
      <w:shd w:val="clear" w:color="auto" w:fill="FFFFFF"/>
      <w:lang w:eastAsia="x-none"/>
    </w:rPr>
  </w:style>
  <w:style w:type="paragraph" w:styleId="GvdeMetniGirintisi">
    <w:name w:val="Body Text Indent"/>
    <w:basedOn w:val="Normal"/>
    <w:link w:val="GvdeMetniGirintisiChar"/>
    <w:rsid w:val="00803B9B"/>
    <w:pPr>
      <w:widowControl/>
      <w:autoSpaceDE/>
      <w:autoSpaceDN/>
      <w:adjustRightInd/>
      <w:spacing w:after="120"/>
      <w:ind w:left="283"/>
    </w:pPr>
  </w:style>
  <w:style w:type="character" w:customStyle="1" w:styleId="GvdeMetniGirintisiChar">
    <w:name w:val="Gövde Metni Girintisi Char"/>
    <w:basedOn w:val="VarsaylanParagrafYazTipi"/>
    <w:link w:val="GvdeMetniGirintisi"/>
    <w:rsid w:val="00803B9B"/>
  </w:style>
  <w:style w:type="character" w:customStyle="1" w:styleId="Balk4Char">
    <w:name w:val="Başlık 4 Char"/>
    <w:link w:val="Balk4"/>
    <w:rsid w:val="00F6081B"/>
    <w:rPr>
      <w:bCs/>
      <w:i/>
      <w:color w:val="000000"/>
      <w:sz w:val="24"/>
      <w:szCs w:val="28"/>
      <w:shd w:val="clear" w:color="auto" w:fill="FFFFFF"/>
      <w:lang w:val="x-none" w:eastAsia="x-none"/>
    </w:rPr>
  </w:style>
  <w:style w:type="character" w:customStyle="1" w:styleId="Balk5Char">
    <w:name w:val="Başlık 5 Char"/>
    <w:link w:val="Balk5"/>
    <w:rsid w:val="00537FFE"/>
    <w:rPr>
      <w:rFonts w:ascii="Calibri" w:hAnsi="Calibri"/>
      <w:b/>
      <w:bCs/>
      <w:i/>
      <w:iCs/>
      <w:sz w:val="26"/>
      <w:szCs w:val="26"/>
      <w:lang w:val="x-none" w:eastAsia="x-none"/>
    </w:rPr>
  </w:style>
  <w:style w:type="character" w:customStyle="1" w:styleId="Balk7Char">
    <w:name w:val="Başlık 7 Char"/>
    <w:link w:val="Balk7"/>
    <w:rsid w:val="00537FFE"/>
    <w:rPr>
      <w:rFonts w:ascii="Calibri" w:hAnsi="Calibri"/>
      <w:sz w:val="24"/>
      <w:szCs w:val="24"/>
      <w:lang w:val="x-none" w:eastAsia="x-none"/>
    </w:rPr>
  </w:style>
  <w:style w:type="character" w:customStyle="1" w:styleId="hit">
    <w:name w:val="hit"/>
    <w:basedOn w:val="VarsaylanParagrafYazTipi"/>
    <w:rsid w:val="009E0436"/>
  </w:style>
  <w:style w:type="character" w:styleId="Vurgu">
    <w:name w:val="Emphasis"/>
    <w:uiPriority w:val="20"/>
    <w:qFormat/>
    <w:rsid w:val="00463CD9"/>
    <w:rPr>
      <w:i/>
      <w:iCs/>
    </w:rPr>
  </w:style>
  <w:style w:type="paragraph" w:styleId="T1">
    <w:name w:val="toc 1"/>
    <w:basedOn w:val="Normal"/>
    <w:next w:val="Normal"/>
    <w:autoRedefine/>
    <w:uiPriority w:val="39"/>
    <w:rsid w:val="00155096"/>
    <w:pPr>
      <w:spacing w:before="120" w:after="120"/>
    </w:pPr>
    <w:rPr>
      <w:rFonts w:cstheme="minorHAnsi"/>
      <w:b/>
      <w:bCs/>
      <w:sz w:val="28"/>
    </w:rPr>
  </w:style>
  <w:style w:type="paragraph" w:styleId="T2">
    <w:name w:val="toc 2"/>
    <w:basedOn w:val="Normal"/>
    <w:next w:val="Normal"/>
    <w:autoRedefine/>
    <w:uiPriority w:val="39"/>
    <w:rsid w:val="009D2F37"/>
    <w:pPr>
      <w:ind w:left="200"/>
    </w:pPr>
    <w:rPr>
      <w:rFonts w:cstheme="minorHAnsi"/>
      <w:b/>
      <w:smallCaps/>
      <w:sz w:val="24"/>
    </w:rPr>
  </w:style>
  <w:style w:type="paragraph" w:styleId="T3">
    <w:name w:val="toc 3"/>
    <w:basedOn w:val="Normal"/>
    <w:next w:val="Normal"/>
    <w:autoRedefine/>
    <w:uiPriority w:val="39"/>
    <w:rsid w:val="009D2F37"/>
    <w:pPr>
      <w:ind w:left="400"/>
    </w:pPr>
    <w:rPr>
      <w:rFonts w:cstheme="minorHAnsi"/>
      <w:b/>
      <w:iCs/>
      <w:sz w:val="24"/>
    </w:rPr>
  </w:style>
  <w:style w:type="character" w:customStyle="1" w:styleId="Stil12nkKaln">
    <w:name w:val="Stil 12 nk Kalın"/>
    <w:rsid w:val="002B2955"/>
    <w:rPr>
      <w:rFonts w:ascii="Times New Roman" w:hAnsi="Times New Roman"/>
      <w:b/>
      <w:bCs/>
      <w:sz w:val="24"/>
    </w:rPr>
  </w:style>
  <w:style w:type="paragraph" w:customStyle="1" w:styleId="metin">
    <w:name w:val="metin"/>
    <w:basedOn w:val="Normal"/>
    <w:rsid w:val="00F47BDC"/>
    <w:pPr>
      <w:widowControl/>
      <w:autoSpaceDE/>
      <w:autoSpaceDN/>
      <w:adjustRightInd/>
      <w:spacing w:before="100" w:beforeAutospacing="1" w:after="100" w:afterAutospacing="1"/>
    </w:pPr>
    <w:rPr>
      <w:rFonts w:eastAsia="SimSun"/>
      <w:sz w:val="24"/>
      <w:szCs w:val="24"/>
      <w:lang w:eastAsia="zh-CN"/>
    </w:rPr>
  </w:style>
  <w:style w:type="paragraph" w:customStyle="1" w:styleId="tablo2">
    <w:name w:val="tablo 2"/>
    <w:basedOn w:val="Normal"/>
    <w:rsid w:val="00164696"/>
    <w:pPr>
      <w:widowControl/>
      <w:autoSpaceDE/>
      <w:autoSpaceDN/>
      <w:adjustRightInd/>
      <w:spacing w:before="120" w:line="360" w:lineRule="auto"/>
      <w:jc w:val="center"/>
    </w:pPr>
    <w:rPr>
      <w:rFonts w:ascii="Tahoma" w:hAnsi="Tahoma" w:cs="Tahoma"/>
    </w:rPr>
  </w:style>
  <w:style w:type="character" w:customStyle="1" w:styleId="Balk6Char">
    <w:name w:val="Başlık 6 Char"/>
    <w:link w:val="Balk6"/>
    <w:uiPriority w:val="9"/>
    <w:semiHidden/>
    <w:rsid w:val="00574940"/>
    <w:rPr>
      <w:rFonts w:ascii="Calibri Light" w:hAnsi="Calibri Light"/>
      <w:color w:val="1F4D78"/>
      <w:sz w:val="22"/>
      <w:szCs w:val="22"/>
      <w:lang w:val="x-none" w:eastAsia="en-US"/>
    </w:rPr>
  </w:style>
  <w:style w:type="character" w:customStyle="1" w:styleId="Balk8Char">
    <w:name w:val="Başlık 8 Char"/>
    <w:link w:val="Balk8"/>
    <w:uiPriority w:val="9"/>
    <w:semiHidden/>
    <w:rsid w:val="00574940"/>
    <w:rPr>
      <w:rFonts w:ascii="Calibri Light" w:hAnsi="Calibri Light"/>
      <w:color w:val="272727"/>
      <w:sz w:val="21"/>
      <w:szCs w:val="21"/>
      <w:lang w:val="x-none" w:eastAsia="en-US"/>
    </w:rPr>
  </w:style>
  <w:style w:type="character" w:customStyle="1" w:styleId="Balk9Char">
    <w:name w:val="Başlık 9 Char"/>
    <w:link w:val="Balk9"/>
    <w:uiPriority w:val="9"/>
    <w:semiHidden/>
    <w:rsid w:val="00574940"/>
    <w:rPr>
      <w:rFonts w:ascii="Calibri Light" w:hAnsi="Calibri Light"/>
      <w:i/>
      <w:iCs/>
      <w:color w:val="272727"/>
      <w:sz w:val="21"/>
      <w:szCs w:val="21"/>
      <w:lang w:val="x-none" w:eastAsia="en-US"/>
    </w:rPr>
  </w:style>
  <w:style w:type="paragraph" w:customStyle="1" w:styleId="ekiller">
    <w:name w:val="Şekiller"/>
    <w:next w:val="ekilYazs"/>
    <w:qFormat/>
    <w:rsid w:val="00FC2441"/>
    <w:pPr>
      <w:spacing w:line="360" w:lineRule="auto"/>
      <w:jc w:val="center"/>
    </w:pPr>
    <w:rPr>
      <w:bCs/>
      <w:sz w:val="24"/>
    </w:rPr>
  </w:style>
  <w:style w:type="paragraph" w:customStyle="1" w:styleId="PARAGRAFMETN">
    <w:name w:val="PARAGRAF METNİ"/>
    <w:basedOn w:val="Gvdemetni0"/>
    <w:qFormat/>
    <w:rsid w:val="00F23801"/>
    <w:pPr>
      <w:spacing w:before="120" w:after="120" w:line="360" w:lineRule="auto"/>
    </w:pPr>
    <w:rPr>
      <w:color w:val="000000"/>
      <w:sz w:val="24"/>
      <w:szCs w:val="24"/>
    </w:rPr>
  </w:style>
  <w:style w:type="paragraph" w:styleId="TBal">
    <w:name w:val="TOC Heading"/>
    <w:basedOn w:val="Balk1"/>
    <w:next w:val="Normal"/>
    <w:uiPriority w:val="39"/>
    <w:unhideWhenUsed/>
    <w:qFormat/>
    <w:rsid w:val="00920615"/>
    <w:pPr>
      <w:numPr>
        <w:numId w:val="0"/>
      </w:numPr>
      <w:shd w:val="clear" w:color="auto" w:fill="auto"/>
      <w:spacing w:before="240" w:after="0" w:line="259" w:lineRule="auto"/>
      <w:jc w:val="left"/>
      <w:outlineLvl w:val="9"/>
    </w:pPr>
    <w:rPr>
      <w:rFonts w:ascii="Calibri Light" w:hAnsi="Calibri Light"/>
      <w:b w:val="0"/>
      <w:caps w:val="0"/>
      <w:color w:val="2E74B5"/>
      <w:sz w:val="32"/>
      <w:szCs w:val="32"/>
      <w:lang w:eastAsia="tr-TR"/>
    </w:rPr>
  </w:style>
  <w:style w:type="paragraph" w:customStyle="1" w:styleId="Balk1ekil">
    <w:name w:val="Başlık 1 Şekil"/>
    <w:basedOn w:val="Balk1"/>
    <w:next w:val="GvdeMetni"/>
    <w:qFormat/>
    <w:rsid w:val="006730EF"/>
    <w:pPr>
      <w:numPr>
        <w:numId w:val="0"/>
      </w:numPr>
      <w:spacing w:before="120" w:after="120"/>
    </w:pPr>
  </w:style>
  <w:style w:type="paragraph" w:styleId="ekillerTablosu">
    <w:name w:val="table of figures"/>
    <w:basedOn w:val="Normal"/>
    <w:next w:val="Normal"/>
    <w:uiPriority w:val="99"/>
    <w:unhideWhenUsed/>
    <w:qFormat/>
    <w:rsid w:val="00A809B9"/>
    <w:pPr>
      <w:ind w:left="992" w:right="397" w:hanging="992"/>
      <w:jc w:val="both"/>
    </w:pPr>
    <w:rPr>
      <w:sz w:val="24"/>
    </w:rPr>
  </w:style>
  <w:style w:type="character" w:styleId="AklamaBavurusu">
    <w:name w:val="annotation reference"/>
    <w:uiPriority w:val="99"/>
    <w:semiHidden/>
    <w:unhideWhenUsed/>
    <w:rsid w:val="00F23801"/>
    <w:rPr>
      <w:sz w:val="16"/>
      <w:szCs w:val="16"/>
    </w:rPr>
  </w:style>
  <w:style w:type="paragraph" w:styleId="AklamaMetni">
    <w:name w:val="annotation text"/>
    <w:basedOn w:val="Normal"/>
    <w:link w:val="AklamaMetniChar"/>
    <w:uiPriority w:val="99"/>
    <w:unhideWhenUsed/>
    <w:rsid w:val="00F23801"/>
  </w:style>
  <w:style w:type="character" w:customStyle="1" w:styleId="AklamaMetniChar">
    <w:name w:val="Açıklama Metni Char"/>
    <w:basedOn w:val="VarsaylanParagrafYazTipi"/>
    <w:link w:val="AklamaMetni"/>
    <w:uiPriority w:val="99"/>
    <w:rsid w:val="00F23801"/>
  </w:style>
  <w:style w:type="paragraph" w:styleId="AklamaKonusu">
    <w:name w:val="annotation subject"/>
    <w:basedOn w:val="AklamaMetni"/>
    <w:next w:val="AklamaMetni"/>
    <w:link w:val="AklamaKonusuChar"/>
    <w:uiPriority w:val="99"/>
    <w:semiHidden/>
    <w:unhideWhenUsed/>
    <w:rsid w:val="00F23801"/>
    <w:rPr>
      <w:b/>
      <w:bCs/>
    </w:rPr>
  </w:style>
  <w:style w:type="character" w:customStyle="1" w:styleId="AklamaKonusuChar">
    <w:name w:val="Açıklama Konusu Char"/>
    <w:link w:val="AklamaKonusu"/>
    <w:uiPriority w:val="99"/>
    <w:semiHidden/>
    <w:rsid w:val="00F23801"/>
    <w:rPr>
      <w:b/>
      <w:bCs/>
    </w:rPr>
  </w:style>
  <w:style w:type="paragraph" w:customStyle="1" w:styleId="nsayfalarbalkstili">
    <w:name w:val="ön sayfalar başlık stili"/>
    <w:basedOn w:val="nsayfalarmetinstili"/>
    <w:qFormat/>
    <w:rsid w:val="004E3930"/>
    <w:pPr>
      <w:jc w:val="center"/>
    </w:pPr>
    <w:rPr>
      <w:rFonts w:ascii="Times New Roman" w:hAnsi="Times New Roman"/>
      <w:b/>
      <w:bCs/>
      <w:sz w:val="28"/>
    </w:rPr>
  </w:style>
  <w:style w:type="paragraph" w:customStyle="1" w:styleId="nsayfalarmetinstili">
    <w:name w:val="ön sayfalar metin stili"/>
    <w:basedOn w:val="Normal"/>
    <w:rsid w:val="005F1DAA"/>
    <w:pPr>
      <w:widowControl/>
      <w:autoSpaceDE/>
      <w:autoSpaceDN/>
      <w:adjustRightInd/>
      <w:spacing w:before="120" w:after="120"/>
      <w:jc w:val="both"/>
    </w:pPr>
    <w:rPr>
      <w:rFonts w:ascii="Calibri" w:hAnsi="Calibri"/>
      <w:sz w:val="24"/>
    </w:rPr>
  </w:style>
  <w:style w:type="character" w:customStyle="1" w:styleId="AltbilgiChar">
    <w:name w:val="Altbilgi Char"/>
    <w:link w:val="Altbilgi1"/>
    <w:uiPriority w:val="99"/>
    <w:rsid w:val="00674DE2"/>
  </w:style>
  <w:style w:type="paragraph" w:styleId="T4">
    <w:name w:val="toc 4"/>
    <w:basedOn w:val="Normal"/>
    <w:next w:val="Normal"/>
    <w:autoRedefine/>
    <w:uiPriority w:val="39"/>
    <w:unhideWhenUsed/>
    <w:rsid w:val="005B5ECE"/>
    <w:pPr>
      <w:ind w:left="600"/>
    </w:pPr>
    <w:rPr>
      <w:rFonts w:cstheme="minorHAnsi"/>
      <w:i/>
      <w:szCs w:val="18"/>
    </w:rPr>
  </w:style>
  <w:style w:type="paragraph" w:customStyle="1" w:styleId="izelgeYazs">
    <w:name w:val="Çizelge Yazısı"/>
    <w:basedOn w:val="Normal"/>
    <w:next w:val="PARAGRAFMETN"/>
    <w:qFormat/>
    <w:rsid w:val="002616E4"/>
    <w:pPr>
      <w:spacing w:before="240" w:after="120" w:line="360" w:lineRule="auto"/>
      <w:jc w:val="center"/>
    </w:pPr>
    <w:rPr>
      <w:bCs/>
      <w:noProof/>
      <w:sz w:val="24"/>
    </w:rPr>
  </w:style>
  <w:style w:type="paragraph" w:customStyle="1" w:styleId="listelerstili">
    <w:name w:val="listeler stili"/>
    <w:basedOn w:val="nsayfalarmetinstili"/>
    <w:qFormat/>
    <w:rsid w:val="009977D3"/>
    <w:pPr>
      <w:tabs>
        <w:tab w:val="left" w:pos="851"/>
      </w:tabs>
      <w:spacing w:before="0" w:after="0"/>
    </w:pPr>
  </w:style>
  <w:style w:type="paragraph" w:customStyle="1" w:styleId="denklem">
    <w:name w:val="denklem"/>
    <w:basedOn w:val="Normal"/>
    <w:qFormat/>
    <w:rsid w:val="00DA2A78"/>
    <w:pPr>
      <w:tabs>
        <w:tab w:val="right" w:pos="9072"/>
      </w:tabs>
      <w:autoSpaceDE/>
      <w:autoSpaceDN/>
      <w:adjustRightInd/>
      <w:spacing w:before="120" w:after="120" w:line="360" w:lineRule="auto"/>
    </w:pPr>
    <w:rPr>
      <w:i/>
      <w:sz w:val="24"/>
    </w:rPr>
  </w:style>
  <w:style w:type="paragraph" w:customStyle="1" w:styleId="denklemnobolum3">
    <w:name w:val="denklemnobolum3"/>
    <w:basedOn w:val="Normal"/>
    <w:qFormat/>
    <w:rsid w:val="007B6277"/>
    <w:pPr>
      <w:numPr>
        <w:numId w:val="2"/>
      </w:numPr>
      <w:tabs>
        <w:tab w:val="right" w:pos="9072"/>
      </w:tabs>
      <w:autoSpaceDE/>
      <w:autoSpaceDN/>
      <w:adjustRightInd/>
      <w:ind w:left="0" w:firstLine="0"/>
      <w:jc w:val="right"/>
    </w:pPr>
    <w:rPr>
      <w:rFonts w:ascii="Calibri" w:hAnsi="Calibri" w:cs="Calibri"/>
      <w:bCs/>
      <w:iCs/>
      <w:w w:val="105"/>
      <w:sz w:val="24"/>
      <w:szCs w:val="24"/>
    </w:rPr>
  </w:style>
  <w:style w:type="paragraph" w:customStyle="1" w:styleId="Resimler">
    <w:name w:val="Resimler"/>
    <w:basedOn w:val="Normal"/>
    <w:next w:val="Normal"/>
    <w:qFormat/>
    <w:rsid w:val="00AE4C63"/>
    <w:pPr>
      <w:spacing w:before="120"/>
      <w:jc w:val="center"/>
    </w:pPr>
  </w:style>
  <w:style w:type="paragraph" w:styleId="DipnotMetni">
    <w:name w:val="footnote text"/>
    <w:basedOn w:val="Normal"/>
    <w:link w:val="DipnotMetniChar"/>
    <w:uiPriority w:val="99"/>
    <w:semiHidden/>
    <w:unhideWhenUsed/>
    <w:rsid w:val="00B5148D"/>
  </w:style>
  <w:style w:type="character" w:customStyle="1" w:styleId="DipnotMetniChar">
    <w:name w:val="Dipnot Metni Char"/>
    <w:basedOn w:val="VarsaylanParagrafYazTipi"/>
    <w:link w:val="DipnotMetni"/>
    <w:uiPriority w:val="99"/>
    <w:semiHidden/>
    <w:rsid w:val="00B5148D"/>
  </w:style>
  <w:style w:type="character" w:styleId="DipnotBavurusu">
    <w:name w:val="footnote reference"/>
    <w:uiPriority w:val="99"/>
    <w:semiHidden/>
    <w:unhideWhenUsed/>
    <w:rsid w:val="00B5148D"/>
    <w:rPr>
      <w:vertAlign w:val="superscript"/>
    </w:rPr>
  </w:style>
  <w:style w:type="paragraph" w:styleId="KonuBal">
    <w:name w:val="Title"/>
    <w:basedOn w:val="Normal"/>
    <w:next w:val="Normal"/>
    <w:link w:val="KonuBalChar"/>
    <w:uiPriority w:val="10"/>
    <w:qFormat/>
    <w:rsid w:val="0080503F"/>
    <w:pPr>
      <w:spacing w:before="240" w:after="60"/>
      <w:jc w:val="center"/>
      <w:outlineLvl w:val="0"/>
    </w:pPr>
    <w:rPr>
      <w:rFonts w:ascii="Calibri Light" w:hAnsi="Calibri Light"/>
      <w:b/>
      <w:bCs/>
      <w:kern w:val="28"/>
      <w:sz w:val="32"/>
      <w:szCs w:val="32"/>
    </w:rPr>
  </w:style>
  <w:style w:type="character" w:customStyle="1" w:styleId="KonuBalChar">
    <w:name w:val="Konu Başlığı Char"/>
    <w:link w:val="KonuBal"/>
    <w:uiPriority w:val="10"/>
    <w:rsid w:val="0080503F"/>
    <w:rPr>
      <w:rFonts w:ascii="Calibri Light" w:eastAsia="Times New Roman" w:hAnsi="Calibri Light" w:cs="Times New Roman"/>
      <w:b/>
      <w:bCs/>
      <w:kern w:val="28"/>
      <w:sz w:val="32"/>
      <w:szCs w:val="32"/>
    </w:rPr>
  </w:style>
  <w:style w:type="character" w:styleId="SonNotBavurusu">
    <w:name w:val="endnote reference"/>
    <w:uiPriority w:val="99"/>
    <w:semiHidden/>
    <w:unhideWhenUsed/>
    <w:rsid w:val="00AD12E0"/>
    <w:rPr>
      <w:vertAlign w:val="superscript"/>
    </w:rPr>
  </w:style>
  <w:style w:type="paragraph" w:styleId="Kaynaka">
    <w:name w:val="Bibliography"/>
    <w:basedOn w:val="Normal"/>
    <w:next w:val="Normal"/>
    <w:uiPriority w:val="37"/>
    <w:unhideWhenUsed/>
    <w:rsid w:val="008B4408"/>
  </w:style>
  <w:style w:type="character" w:customStyle="1" w:styleId="apple-converted-space">
    <w:name w:val="apple-converted-space"/>
    <w:rsid w:val="00A668B1"/>
  </w:style>
  <w:style w:type="character" w:customStyle="1" w:styleId="Gvdemetni1">
    <w:name w:val="Gövde metni_"/>
    <w:link w:val="Gvdemetni0"/>
    <w:rsid w:val="00BE3E9D"/>
    <w:rPr>
      <w:sz w:val="21"/>
      <w:szCs w:val="21"/>
      <w:shd w:val="clear" w:color="auto" w:fill="FFFFFF"/>
    </w:rPr>
  </w:style>
  <w:style w:type="paragraph" w:customStyle="1" w:styleId="Gvdemetni0">
    <w:name w:val="Gövde metni"/>
    <w:basedOn w:val="Normal"/>
    <w:link w:val="Gvdemetni1"/>
    <w:rsid w:val="00BE3E9D"/>
    <w:pPr>
      <w:shd w:val="clear" w:color="auto" w:fill="FFFFFF"/>
      <w:autoSpaceDE/>
      <w:autoSpaceDN/>
      <w:adjustRightInd/>
      <w:spacing w:before="180" w:after="60" w:line="0" w:lineRule="atLeast"/>
      <w:jc w:val="both"/>
    </w:pPr>
    <w:rPr>
      <w:sz w:val="21"/>
      <w:szCs w:val="21"/>
    </w:rPr>
  </w:style>
  <w:style w:type="character" w:styleId="zlenenKpr">
    <w:name w:val="FollowedHyperlink"/>
    <w:uiPriority w:val="99"/>
    <w:semiHidden/>
    <w:unhideWhenUsed/>
    <w:rsid w:val="00BE3E9D"/>
    <w:rPr>
      <w:color w:val="954F72"/>
      <w:u w:val="single"/>
    </w:rPr>
  </w:style>
  <w:style w:type="paragraph" w:customStyle="1" w:styleId="BALIKKAYNAK">
    <w:name w:val="BAŞLIK KAYNAK"/>
    <w:basedOn w:val="Balk1ekil"/>
    <w:qFormat/>
    <w:rsid w:val="006A1445"/>
    <w:pPr>
      <w:spacing w:after="0"/>
    </w:pPr>
  </w:style>
  <w:style w:type="paragraph" w:styleId="GvdeMetni3">
    <w:name w:val="Body Text 3"/>
    <w:basedOn w:val="Normal"/>
    <w:link w:val="GvdeMetni3Char"/>
    <w:uiPriority w:val="99"/>
    <w:semiHidden/>
    <w:unhideWhenUsed/>
    <w:rsid w:val="00A80542"/>
    <w:pPr>
      <w:spacing w:after="120"/>
    </w:pPr>
    <w:rPr>
      <w:sz w:val="16"/>
      <w:szCs w:val="16"/>
    </w:rPr>
  </w:style>
  <w:style w:type="character" w:customStyle="1" w:styleId="GvdeMetni3Char">
    <w:name w:val="Gövde Metni 3 Char"/>
    <w:link w:val="GvdeMetni3"/>
    <w:uiPriority w:val="99"/>
    <w:semiHidden/>
    <w:rsid w:val="00A80542"/>
    <w:rPr>
      <w:sz w:val="16"/>
      <w:szCs w:val="16"/>
    </w:rPr>
  </w:style>
  <w:style w:type="character" w:customStyle="1" w:styleId="hps">
    <w:name w:val="hps"/>
    <w:rsid w:val="00A80542"/>
  </w:style>
  <w:style w:type="paragraph" w:customStyle="1" w:styleId="ww-normalweb1">
    <w:name w:val="ww-normalweb1"/>
    <w:basedOn w:val="Normal"/>
    <w:rsid w:val="00A80542"/>
    <w:pPr>
      <w:widowControl/>
      <w:autoSpaceDE/>
      <w:autoSpaceDN/>
      <w:adjustRightInd/>
      <w:spacing w:before="100" w:beforeAutospacing="1" w:after="100" w:afterAutospacing="1"/>
    </w:pPr>
    <w:rPr>
      <w:sz w:val="24"/>
      <w:szCs w:val="24"/>
    </w:rPr>
  </w:style>
  <w:style w:type="paragraph" w:customStyle="1" w:styleId="Text">
    <w:name w:val="Text"/>
    <w:basedOn w:val="Normal"/>
    <w:rsid w:val="00A80542"/>
    <w:pPr>
      <w:widowControl/>
      <w:autoSpaceDE/>
      <w:autoSpaceDN/>
      <w:adjustRightInd/>
      <w:ind w:firstLine="567"/>
      <w:jc w:val="both"/>
    </w:pPr>
    <w:rPr>
      <w:szCs w:val="24"/>
      <w:lang w:val="sl-SI" w:eastAsia="sl-SI"/>
    </w:rPr>
  </w:style>
  <w:style w:type="character" w:styleId="YerTutucuMetni">
    <w:name w:val="Placeholder Text"/>
    <w:uiPriority w:val="99"/>
    <w:semiHidden/>
    <w:rsid w:val="00A80542"/>
    <w:rPr>
      <w:color w:val="808080"/>
    </w:rPr>
  </w:style>
  <w:style w:type="paragraph" w:styleId="BelgeBalantlar">
    <w:name w:val="Document Map"/>
    <w:basedOn w:val="Normal"/>
    <w:link w:val="BelgeBalantlarChar"/>
    <w:uiPriority w:val="99"/>
    <w:semiHidden/>
    <w:unhideWhenUsed/>
    <w:rsid w:val="00A80542"/>
    <w:rPr>
      <w:rFonts w:ascii="Tahoma" w:hAnsi="Tahoma" w:cs="Tahoma"/>
      <w:sz w:val="16"/>
      <w:szCs w:val="16"/>
    </w:rPr>
  </w:style>
  <w:style w:type="character" w:customStyle="1" w:styleId="BelgeBalantlarChar">
    <w:name w:val="Belge Bağlantıları Char"/>
    <w:link w:val="BelgeBalantlar"/>
    <w:uiPriority w:val="99"/>
    <w:semiHidden/>
    <w:rsid w:val="00A80542"/>
    <w:rPr>
      <w:rFonts w:ascii="Tahoma" w:hAnsi="Tahoma" w:cs="Tahoma"/>
      <w:sz w:val="16"/>
      <w:szCs w:val="16"/>
    </w:rPr>
  </w:style>
  <w:style w:type="character" w:customStyle="1" w:styleId="shorttext">
    <w:name w:val="short_text"/>
    <w:rsid w:val="00A80542"/>
  </w:style>
  <w:style w:type="character" w:customStyle="1" w:styleId="tgc">
    <w:name w:val="_tgc"/>
    <w:rsid w:val="00A80542"/>
  </w:style>
  <w:style w:type="paragraph" w:styleId="Dzeltme">
    <w:name w:val="Revision"/>
    <w:hidden/>
    <w:uiPriority w:val="99"/>
    <w:semiHidden/>
    <w:rsid w:val="00A80542"/>
  </w:style>
  <w:style w:type="paragraph" w:customStyle="1" w:styleId="ekilYazs">
    <w:name w:val="Şekil Yazısı"/>
    <w:basedOn w:val="ekiller"/>
    <w:qFormat/>
    <w:rsid w:val="00934960"/>
    <w:pPr>
      <w:spacing w:before="120" w:after="240"/>
      <w:contextualSpacing/>
    </w:pPr>
  </w:style>
  <w:style w:type="paragraph" w:customStyle="1" w:styleId="Ekler">
    <w:name w:val="Ekler"/>
    <w:basedOn w:val="PARAGRAFMETN"/>
    <w:next w:val="PARAGRAFMETN"/>
    <w:link w:val="EklerChar"/>
    <w:qFormat/>
    <w:rsid w:val="00B52FBD"/>
    <w:pPr>
      <w:numPr>
        <w:numId w:val="4"/>
      </w:numPr>
      <w:jc w:val="left"/>
    </w:pPr>
    <w:rPr>
      <w:b/>
    </w:rPr>
  </w:style>
  <w:style w:type="paragraph" w:customStyle="1" w:styleId="EkBalk1">
    <w:name w:val="EkBaşlık1"/>
    <w:basedOn w:val="PARAGRAFMETN"/>
    <w:next w:val="PARAGRAFMETN"/>
    <w:autoRedefine/>
    <w:qFormat/>
    <w:rsid w:val="009652A0"/>
    <w:pPr>
      <w:numPr>
        <w:numId w:val="6"/>
      </w:numPr>
      <w:autoSpaceDE w:val="0"/>
      <w:autoSpaceDN w:val="0"/>
      <w:adjustRightInd w:val="0"/>
      <w:spacing w:after="240"/>
      <w:jc w:val="left"/>
      <w:outlineLvl w:val="0"/>
    </w:pPr>
    <w:rPr>
      <w:b/>
    </w:rPr>
  </w:style>
  <w:style w:type="character" w:customStyle="1" w:styleId="EklerChar">
    <w:name w:val="Ekler Char"/>
    <w:link w:val="Ekler"/>
    <w:rsid w:val="00B52FBD"/>
    <w:rPr>
      <w:b/>
      <w:color w:val="000000"/>
      <w:sz w:val="24"/>
      <w:szCs w:val="24"/>
      <w:shd w:val="clear" w:color="auto" w:fill="FFFFFF"/>
    </w:rPr>
  </w:style>
  <w:style w:type="paragraph" w:customStyle="1" w:styleId="EkBalk2">
    <w:name w:val="EkBaşlık2"/>
    <w:basedOn w:val="PARAGRAFMETN"/>
    <w:next w:val="PARAGRAFMETN"/>
    <w:qFormat/>
    <w:rsid w:val="00130390"/>
    <w:pPr>
      <w:numPr>
        <w:ilvl w:val="1"/>
        <w:numId w:val="6"/>
      </w:numPr>
      <w:outlineLvl w:val="1"/>
    </w:pPr>
    <w:rPr>
      <w:b/>
    </w:rPr>
  </w:style>
  <w:style w:type="numbering" w:customStyle="1" w:styleId="EKLERba">
    <w:name w:val="EKLERbaş"/>
    <w:uiPriority w:val="99"/>
    <w:rsid w:val="00297053"/>
    <w:pPr>
      <w:numPr>
        <w:numId w:val="5"/>
      </w:numPr>
    </w:pPr>
  </w:style>
  <w:style w:type="paragraph" w:customStyle="1" w:styleId="EkBalk3">
    <w:name w:val="EkBaşlık3"/>
    <w:basedOn w:val="EkBalk2"/>
    <w:qFormat/>
    <w:rsid w:val="00DE4CF8"/>
    <w:pPr>
      <w:numPr>
        <w:ilvl w:val="2"/>
      </w:numPr>
      <w:outlineLvl w:val="2"/>
    </w:pPr>
    <w:rPr>
      <w:b w:val="0"/>
      <w:i/>
    </w:rPr>
  </w:style>
  <w:style w:type="paragraph" w:styleId="stBilgi">
    <w:name w:val="header"/>
    <w:basedOn w:val="Normal"/>
    <w:link w:val="stBilgiChar0"/>
    <w:unhideWhenUsed/>
    <w:rsid w:val="00E174A2"/>
    <w:pPr>
      <w:tabs>
        <w:tab w:val="center" w:pos="4536"/>
        <w:tab w:val="right" w:pos="9072"/>
      </w:tabs>
    </w:pPr>
  </w:style>
  <w:style w:type="character" w:customStyle="1" w:styleId="stBilgiChar0">
    <w:name w:val="Üst Bilgi Char"/>
    <w:basedOn w:val="VarsaylanParagrafYazTipi"/>
    <w:link w:val="stBilgi"/>
    <w:rsid w:val="00E174A2"/>
  </w:style>
  <w:style w:type="paragraph" w:styleId="AltBilgi">
    <w:name w:val="footer"/>
    <w:basedOn w:val="Normal"/>
    <w:link w:val="AltBilgiChar0"/>
    <w:uiPriority w:val="99"/>
    <w:unhideWhenUsed/>
    <w:rsid w:val="00E174A2"/>
    <w:pPr>
      <w:tabs>
        <w:tab w:val="center" w:pos="4536"/>
        <w:tab w:val="right" w:pos="9072"/>
      </w:tabs>
    </w:pPr>
  </w:style>
  <w:style w:type="character" w:customStyle="1" w:styleId="AltBilgiChar0">
    <w:name w:val="Alt Bilgi Char"/>
    <w:basedOn w:val="VarsaylanParagrafYazTipi"/>
    <w:link w:val="AltBilgi"/>
    <w:uiPriority w:val="99"/>
    <w:rsid w:val="00E174A2"/>
  </w:style>
  <w:style w:type="paragraph" w:customStyle="1" w:styleId="numaraszbalk">
    <w:name w:val="numarasız başlık"/>
    <w:basedOn w:val="Gvdemetni0"/>
    <w:qFormat/>
    <w:rsid w:val="00452517"/>
    <w:pPr>
      <w:spacing w:before="0" w:after="480" w:line="360" w:lineRule="auto"/>
      <w:jc w:val="center"/>
    </w:pPr>
    <w:rPr>
      <w:b/>
      <w:sz w:val="28"/>
    </w:rPr>
  </w:style>
  <w:style w:type="paragraph" w:customStyle="1" w:styleId="DenklemYazs">
    <w:name w:val="Denklem Yazısı"/>
    <w:basedOn w:val="Normal"/>
    <w:next w:val="PARAGRAFMETN"/>
    <w:qFormat/>
    <w:rsid w:val="002616E4"/>
    <w:pPr>
      <w:framePr w:hSpace="141" w:wrap="around" w:vAnchor="text" w:hAnchor="margin" w:y="116"/>
      <w:spacing w:before="120" w:after="120" w:line="360" w:lineRule="auto"/>
      <w:jc w:val="right"/>
    </w:pPr>
    <w:rPr>
      <w:bCs/>
      <w:noProof/>
      <w:sz w:val="24"/>
    </w:rPr>
  </w:style>
  <w:style w:type="paragraph" w:styleId="ResimYazs">
    <w:name w:val="caption"/>
    <w:basedOn w:val="Normal"/>
    <w:next w:val="Normal"/>
    <w:uiPriority w:val="35"/>
    <w:semiHidden/>
    <w:unhideWhenUsed/>
    <w:rsid w:val="006C17F2"/>
    <w:pPr>
      <w:spacing w:after="200"/>
    </w:pPr>
    <w:rPr>
      <w:i/>
      <w:iCs/>
      <w:color w:val="44546A" w:themeColor="text2"/>
      <w:sz w:val="18"/>
      <w:szCs w:val="18"/>
    </w:rPr>
  </w:style>
  <w:style w:type="paragraph" w:customStyle="1" w:styleId="a">
    <w:basedOn w:val="Normal"/>
    <w:next w:val="stBilgi"/>
    <w:rsid w:val="000E4E40"/>
    <w:pPr>
      <w:tabs>
        <w:tab w:val="center" w:pos="4536"/>
        <w:tab w:val="right" w:pos="9072"/>
      </w:tabs>
    </w:pPr>
  </w:style>
  <w:style w:type="paragraph" w:customStyle="1" w:styleId="RenkliListe-Vurgu11">
    <w:name w:val="Renkli Liste - Vurgu 11"/>
    <w:basedOn w:val="Normal"/>
    <w:uiPriority w:val="34"/>
    <w:qFormat/>
    <w:rsid w:val="000E4E40"/>
    <w:pPr>
      <w:widowControl/>
      <w:autoSpaceDE/>
      <w:autoSpaceDN/>
      <w:adjustRightInd/>
      <w:spacing w:after="200" w:line="276" w:lineRule="auto"/>
      <w:ind w:left="720"/>
      <w:contextualSpacing/>
      <w:jc w:val="both"/>
    </w:pPr>
    <w:rPr>
      <w:rFonts w:eastAsia="Calibri"/>
      <w:sz w:val="24"/>
      <w:szCs w:val="22"/>
      <w:lang w:eastAsia="en-US"/>
    </w:rPr>
  </w:style>
  <w:style w:type="paragraph" w:customStyle="1" w:styleId="Default">
    <w:name w:val="Default"/>
    <w:rsid w:val="000E4E40"/>
    <w:pPr>
      <w:autoSpaceDE w:val="0"/>
      <w:autoSpaceDN w:val="0"/>
      <w:adjustRightInd w:val="0"/>
    </w:pPr>
    <w:rPr>
      <w:rFonts w:eastAsia="Calibri"/>
      <w:color w:val="000000"/>
      <w:sz w:val="24"/>
      <w:szCs w:val="24"/>
      <w:lang w:eastAsia="en-US"/>
    </w:rPr>
  </w:style>
  <w:style w:type="paragraph" w:styleId="T5">
    <w:name w:val="toc 5"/>
    <w:basedOn w:val="Normal"/>
    <w:next w:val="Normal"/>
    <w:autoRedefine/>
    <w:uiPriority w:val="39"/>
    <w:unhideWhenUsed/>
    <w:rsid w:val="005B5ECE"/>
    <w:pPr>
      <w:ind w:left="800"/>
    </w:pPr>
    <w:rPr>
      <w:rFonts w:asciiTheme="minorHAnsi" w:hAnsiTheme="minorHAnsi" w:cstheme="minorHAnsi"/>
      <w:sz w:val="18"/>
      <w:szCs w:val="18"/>
    </w:rPr>
  </w:style>
  <w:style w:type="paragraph" w:styleId="T6">
    <w:name w:val="toc 6"/>
    <w:basedOn w:val="Normal"/>
    <w:next w:val="Normal"/>
    <w:autoRedefine/>
    <w:uiPriority w:val="39"/>
    <w:unhideWhenUsed/>
    <w:rsid w:val="005B5ECE"/>
    <w:pPr>
      <w:ind w:left="1000"/>
    </w:pPr>
    <w:rPr>
      <w:rFonts w:asciiTheme="minorHAnsi" w:hAnsiTheme="minorHAnsi" w:cstheme="minorHAnsi"/>
      <w:sz w:val="18"/>
      <w:szCs w:val="18"/>
    </w:rPr>
  </w:style>
  <w:style w:type="paragraph" w:styleId="T7">
    <w:name w:val="toc 7"/>
    <w:basedOn w:val="Normal"/>
    <w:next w:val="Normal"/>
    <w:autoRedefine/>
    <w:uiPriority w:val="39"/>
    <w:unhideWhenUsed/>
    <w:rsid w:val="005B5ECE"/>
    <w:pPr>
      <w:ind w:left="1200"/>
    </w:pPr>
    <w:rPr>
      <w:rFonts w:asciiTheme="minorHAnsi" w:hAnsiTheme="minorHAnsi" w:cstheme="minorHAnsi"/>
      <w:sz w:val="18"/>
      <w:szCs w:val="18"/>
    </w:rPr>
  </w:style>
  <w:style w:type="paragraph" w:styleId="T8">
    <w:name w:val="toc 8"/>
    <w:basedOn w:val="Normal"/>
    <w:next w:val="Normal"/>
    <w:autoRedefine/>
    <w:uiPriority w:val="39"/>
    <w:unhideWhenUsed/>
    <w:rsid w:val="005B5ECE"/>
    <w:pPr>
      <w:ind w:left="1400"/>
    </w:pPr>
    <w:rPr>
      <w:rFonts w:asciiTheme="minorHAnsi" w:hAnsiTheme="minorHAnsi" w:cstheme="minorHAnsi"/>
      <w:sz w:val="18"/>
      <w:szCs w:val="18"/>
    </w:rPr>
  </w:style>
  <w:style w:type="paragraph" w:styleId="T9">
    <w:name w:val="toc 9"/>
    <w:basedOn w:val="Normal"/>
    <w:next w:val="Normal"/>
    <w:autoRedefine/>
    <w:uiPriority w:val="39"/>
    <w:unhideWhenUsed/>
    <w:rsid w:val="005B5ECE"/>
    <w:pPr>
      <w:ind w:left="1600"/>
    </w:pPr>
    <w:rPr>
      <w:rFonts w:asciiTheme="minorHAnsi" w:hAnsiTheme="minorHAnsi" w:cstheme="minorHAnsi"/>
      <w:sz w:val="18"/>
      <w:szCs w:val="18"/>
    </w:rPr>
  </w:style>
  <w:style w:type="paragraph" w:customStyle="1" w:styleId="LKBALIKLAR">
    <w:name w:val="İLK BAŞLIKLAR"/>
    <w:link w:val="LKBALIKLARChar"/>
    <w:qFormat/>
    <w:rsid w:val="00155096"/>
    <w:pPr>
      <w:spacing w:before="960" w:after="480" w:line="360" w:lineRule="auto"/>
      <w:jc w:val="center"/>
    </w:pPr>
    <w:rPr>
      <w:b/>
      <w:bCs/>
      <w:caps/>
      <w:color w:val="000000"/>
      <w:sz w:val="28"/>
      <w:szCs w:val="28"/>
      <w:lang w:eastAsia="x-none"/>
    </w:rPr>
  </w:style>
  <w:style w:type="character" w:customStyle="1" w:styleId="LKBALIKLARChar">
    <w:name w:val="İLK BAŞLIKLAR Char"/>
    <w:basedOn w:val="VarsaylanParagrafYazTipi"/>
    <w:link w:val="LKBALIKLAR"/>
    <w:rsid w:val="00155096"/>
    <w:rPr>
      <w:b/>
      <w:bCs/>
      <w:caps/>
      <w:color w:val="000000"/>
      <w:sz w:val="28"/>
      <w:szCs w:val="28"/>
      <w:lang w:eastAsia="x-none"/>
    </w:rPr>
  </w:style>
  <w:style w:type="paragraph" w:styleId="HTMLncedenBiimlendirilmi">
    <w:name w:val="HTML Preformatted"/>
    <w:basedOn w:val="Normal"/>
    <w:link w:val="HTMLncedenBiimlendirilmiChar"/>
    <w:uiPriority w:val="99"/>
    <w:unhideWhenUsed/>
    <w:rsid w:val="007E2CB1"/>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pPr>
    <w:rPr>
      <w:rFonts w:ascii="Courier New" w:hAnsi="Courier New" w:cs="Courier New"/>
    </w:rPr>
  </w:style>
  <w:style w:type="character" w:customStyle="1" w:styleId="HTMLncedenBiimlendirilmiChar">
    <w:name w:val="HTML Önceden Biçimlendirilmiş Char"/>
    <w:basedOn w:val="VarsaylanParagrafYazTipi"/>
    <w:link w:val="HTMLncedenBiimlendirilmi"/>
    <w:uiPriority w:val="99"/>
    <w:rsid w:val="007E2CB1"/>
    <w:rPr>
      <w:rFonts w:ascii="Courier New" w:hAnsi="Courier New" w:cs="Courier New"/>
    </w:rPr>
  </w:style>
  <w:style w:type="character" w:styleId="HTMLKodu">
    <w:name w:val="HTML Code"/>
    <w:basedOn w:val="VarsaylanParagrafYazTipi"/>
    <w:uiPriority w:val="99"/>
    <w:semiHidden/>
    <w:unhideWhenUsed/>
    <w:rsid w:val="007E2CB1"/>
    <w:rPr>
      <w:rFonts w:ascii="Courier New" w:eastAsia="Times New Roman" w:hAnsi="Courier New" w:cs="Courier New"/>
      <w:sz w:val="20"/>
      <w:szCs w:val="20"/>
    </w:rPr>
  </w:style>
  <w:style w:type="character" w:customStyle="1" w:styleId="y2iqfc">
    <w:name w:val="y2iqfc"/>
    <w:basedOn w:val="VarsaylanParagrafYazTipi"/>
    <w:rsid w:val="00531248"/>
  </w:style>
  <w:style w:type="paragraph" w:styleId="NormalWeb">
    <w:name w:val="Normal (Web)"/>
    <w:basedOn w:val="Normal"/>
    <w:uiPriority w:val="99"/>
    <w:unhideWhenUsed/>
    <w:rsid w:val="00851016"/>
    <w:pPr>
      <w:widowControl/>
      <w:autoSpaceDE/>
      <w:autoSpaceDN/>
      <w:adjustRightInd/>
      <w:spacing w:before="100" w:beforeAutospacing="1" w:after="100" w:afterAutospacing="1"/>
    </w:pPr>
    <w:rPr>
      <w:sz w:val="24"/>
      <w:szCs w:val="24"/>
    </w:rPr>
  </w:style>
  <w:style w:type="character" w:styleId="zmlenmeyenBahsetme">
    <w:name w:val="Unresolved Mention"/>
    <w:basedOn w:val="VarsaylanParagrafYazTipi"/>
    <w:uiPriority w:val="99"/>
    <w:semiHidden/>
    <w:unhideWhenUsed/>
    <w:rsid w:val="00EB42D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342043">
      <w:bodyDiv w:val="1"/>
      <w:marLeft w:val="0"/>
      <w:marRight w:val="0"/>
      <w:marTop w:val="0"/>
      <w:marBottom w:val="0"/>
      <w:divBdr>
        <w:top w:val="none" w:sz="0" w:space="0" w:color="auto"/>
        <w:left w:val="none" w:sz="0" w:space="0" w:color="auto"/>
        <w:bottom w:val="none" w:sz="0" w:space="0" w:color="auto"/>
        <w:right w:val="none" w:sz="0" w:space="0" w:color="auto"/>
      </w:divBdr>
    </w:div>
    <w:div w:id="44912654">
      <w:bodyDiv w:val="1"/>
      <w:marLeft w:val="0"/>
      <w:marRight w:val="0"/>
      <w:marTop w:val="0"/>
      <w:marBottom w:val="0"/>
      <w:divBdr>
        <w:top w:val="none" w:sz="0" w:space="0" w:color="auto"/>
        <w:left w:val="none" w:sz="0" w:space="0" w:color="auto"/>
        <w:bottom w:val="none" w:sz="0" w:space="0" w:color="auto"/>
        <w:right w:val="none" w:sz="0" w:space="0" w:color="auto"/>
      </w:divBdr>
    </w:div>
    <w:div w:id="74212050">
      <w:bodyDiv w:val="1"/>
      <w:marLeft w:val="0"/>
      <w:marRight w:val="0"/>
      <w:marTop w:val="0"/>
      <w:marBottom w:val="0"/>
      <w:divBdr>
        <w:top w:val="none" w:sz="0" w:space="0" w:color="auto"/>
        <w:left w:val="none" w:sz="0" w:space="0" w:color="auto"/>
        <w:bottom w:val="none" w:sz="0" w:space="0" w:color="auto"/>
        <w:right w:val="none" w:sz="0" w:space="0" w:color="auto"/>
      </w:divBdr>
    </w:div>
    <w:div w:id="156925807">
      <w:bodyDiv w:val="1"/>
      <w:marLeft w:val="0"/>
      <w:marRight w:val="0"/>
      <w:marTop w:val="0"/>
      <w:marBottom w:val="0"/>
      <w:divBdr>
        <w:top w:val="none" w:sz="0" w:space="0" w:color="auto"/>
        <w:left w:val="none" w:sz="0" w:space="0" w:color="auto"/>
        <w:bottom w:val="none" w:sz="0" w:space="0" w:color="auto"/>
        <w:right w:val="none" w:sz="0" w:space="0" w:color="auto"/>
      </w:divBdr>
      <w:divsChild>
        <w:div w:id="1896088635">
          <w:marLeft w:val="0"/>
          <w:marRight w:val="0"/>
          <w:marTop w:val="0"/>
          <w:marBottom w:val="0"/>
          <w:divBdr>
            <w:top w:val="none" w:sz="0" w:space="0" w:color="auto"/>
            <w:left w:val="none" w:sz="0" w:space="0" w:color="auto"/>
            <w:bottom w:val="none" w:sz="0" w:space="0" w:color="auto"/>
            <w:right w:val="none" w:sz="0" w:space="0" w:color="auto"/>
          </w:divBdr>
          <w:divsChild>
            <w:div w:id="1223058368">
              <w:marLeft w:val="0"/>
              <w:marRight w:val="0"/>
              <w:marTop w:val="0"/>
              <w:marBottom w:val="0"/>
              <w:divBdr>
                <w:top w:val="none" w:sz="0" w:space="0" w:color="auto"/>
                <w:left w:val="none" w:sz="0" w:space="0" w:color="auto"/>
                <w:bottom w:val="none" w:sz="0" w:space="0" w:color="auto"/>
                <w:right w:val="none" w:sz="0" w:space="0" w:color="auto"/>
              </w:divBdr>
              <w:divsChild>
                <w:div w:id="1983578481">
                  <w:marLeft w:val="0"/>
                  <w:marRight w:val="0"/>
                  <w:marTop w:val="0"/>
                  <w:marBottom w:val="0"/>
                  <w:divBdr>
                    <w:top w:val="none" w:sz="0" w:space="0" w:color="auto"/>
                    <w:left w:val="none" w:sz="0" w:space="0" w:color="auto"/>
                    <w:bottom w:val="none" w:sz="0" w:space="0" w:color="auto"/>
                    <w:right w:val="none" w:sz="0" w:space="0" w:color="auto"/>
                  </w:divBdr>
                  <w:divsChild>
                    <w:div w:id="935134265">
                      <w:marLeft w:val="0"/>
                      <w:marRight w:val="0"/>
                      <w:marTop w:val="0"/>
                      <w:marBottom w:val="0"/>
                      <w:divBdr>
                        <w:top w:val="none" w:sz="0" w:space="0" w:color="auto"/>
                        <w:left w:val="none" w:sz="0" w:space="0" w:color="auto"/>
                        <w:bottom w:val="none" w:sz="0" w:space="0" w:color="auto"/>
                        <w:right w:val="none" w:sz="0" w:space="0" w:color="auto"/>
                      </w:divBdr>
                      <w:divsChild>
                        <w:div w:id="1303584141">
                          <w:marLeft w:val="0"/>
                          <w:marRight w:val="0"/>
                          <w:marTop w:val="0"/>
                          <w:marBottom w:val="0"/>
                          <w:divBdr>
                            <w:top w:val="none" w:sz="0" w:space="0" w:color="auto"/>
                            <w:left w:val="none" w:sz="0" w:space="0" w:color="auto"/>
                            <w:bottom w:val="none" w:sz="0" w:space="0" w:color="auto"/>
                            <w:right w:val="none" w:sz="0" w:space="0" w:color="auto"/>
                          </w:divBdr>
                          <w:divsChild>
                            <w:div w:id="1441339646">
                              <w:marLeft w:val="0"/>
                              <w:marRight w:val="0"/>
                              <w:marTop w:val="0"/>
                              <w:marBottom w:val="0"/>
                              <w:divBdr>
                                <w:top w:val="none" w:sz="0" w:space="0" w:color="auto"/>
                                <w:left w:val="none" w:sz="0" w:space="0" w:color="auto"/>
                                <w:bottom w:val="none" w:sz="0" w:space="0" w:color="auto"/>
                                <w:right w:val="none" w:sz="0" w:space="0" w:color="auto"/>
                              </w:divBdr>
                              <w:divsChild>
                                <w:div w:id="1560942939">
                                  <w:marLeft w:val="0"/>
                                  <w:marRight w:val="0"/>
                                  <w:marTop w:val="0"/>
                                  <w:marBottom w:val="0"/>
                                  <w:divBdr>
                                    <w:top w:val="none" w:sz="0" w:space="0" w:color="auto"/>
                                    <w:left w:val="none" w:sz="0" w:space="0" w:color="auto"/>
                                    <w:bottom w:val="none" w:sz="0" w:space="0" w:color="auto"/>
                                    <w:right w:val="none" w:sz="0" w:space="0" w:color="auto"/>
                                  </w:divBdr>
                                  <w:divsChild>
                                    <w:div w:id="874737641">
                                      <w:marLeft w:val="0"/>
                                      <w:marRight w:val="0"/>
                                      <w:marTop w:val="0"/>
                                      <w:marBottom w:val="0"/>
                                      <w:divBdr>
                                        <w:top w:val="none" w:sz="0" w:space="0" w:color="auto"/>
                                        <w:left w:val="none" w:sz="0" w:space="0" w:color="auto"/>
                                        <w:bottom w:val="none" w:sz="0" w:space="0" w:color="auto"/>
                                        <w:right w:val="none" w:sz="0" w:space="0" w:color="auto"/>
                                      </w:divBdr>
                                    </w:div>
                                    <w:div w:id="755517384">
                                      <w:marLeft w:val="0"/>
                                      <w:marRight w:val="0"/>
                                      <w:marTop w:val="0"/>
                                      <w:marBottom w:val="0"/>
                                      <w:divBdr>
                                        <w:top w:val="none" w:sz="0" w:space="0" w:color="auto"/>
                                        <w:left w:val="none" w:sz="0" w:space="0" w:color="auto"/>
                                        <w:bottom w:val="none" w:sz="0" w:space="0" w:color="auto"/>
                                        <w:right w:val="none" w:sz="0" w:space="0" w:color="auto"/>
                                      </w:divBdr>
                                      <w:divsChild>
                                        <w:div w:id="450830359">
                                          <w:marLeft w:val="0"/>
                                          <w:marRight w:val="165"/>
                                          <w:marTop w:val="150"/>
                                          <w:marBottom w:val="0"/>
                                          <w:divBdr>
                                            <w:top w:val="none" w:sz="0" w:space="0" w:color="auto"/>
                                            <w:left w:val="none" w:sz="0" w:space="0" w:color="auto"/>
                                            <w:bottom w:val="none" w:sz="0" w:space="0" w:color="auto"/>
                                            <w:right w:val="none" w:sz="0" w:space="0" w:color="auto"/>
                                          </w:divBdr>
                                          <w:divsChild>
                                            <w:div w:id="1328288426">
                                              <w:marLeft w:val="0"/>
                                              <w:marRight w:val="0"/>
                                              <w:marTop w:val="0"/>
                                              <w:marBottom w:val="0"/>
                                              <w:divBdr>
                                                <w:top w:val="none" w:sz="0" w:space="0" w:color="auto"/>
                                                <w:left w:val="none" w:sz="0" w:space="0" w:color="auto"/>
                                                <w:bottom w:val="none" w:sz="0" w:space="0" w:color="auto"/>
                                                <w:right w:val="none" w:sz="0" w:space="0" w:color="auto"/>
                                              </w:divBdr>
                                              <w:divsChild>
                                                <w:div w:id="1746485635">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85750849">
      <w:bodyDiv w:val="1"/>
      <w:marLeft w:val="0"/>
      <w:marRight w:val="0"/>
      <w:marTop w:val="0"/>
      <w:marBottom w:val="0"/>
      <w:divBdr>
        <w:top w:val="none" w:sz="0" w:space="0" w:color="auto"/>
        <w:left w:val="none" w:sz="0" w:space="0" w:color="auto"/>
        <w:bottom w:val="none" w:sz="0" w:space="0" w:color="auto"/>
        <w:right w:val="none" w:sz="0" w:space="0" w:color="auto"/>
      </w:divBdr>
    </w:div>
    <w:div w:id="212279966">
      <w:bodyDiv w:val="1"/>
      <w:marLeft w:val="0"/>
      <w:marRight w:val="0"/>
      <w:marTop w:val="0"/>
      <w:marBottom w:val="0"/>
      <w:divBdr>
        <w:top w:val="none" w:sz="0" w:space="0" w:color="auto"/>
        <w:left w:val="none" w:sz="0" w:space="0" w:color="auto"/>
        <w:bottom w:val="none" w:sz="0" w:space="0" w:color="auto"/>
        <w:right w:val="none" w:sz="0" w:space="0" w:color="auto"/>
      </w:divBdr>
    </w:div>
    <w:div w:id="218706683">
      <w:bodyDiv w:val="1"/>
      <w:marLeft w:val="0"/>
      <w:marRight w:val="0"/>
      <w:marTop w:val="0"/>
      <w:marBottom w:val="0"/>
      <w:divBdr>
        <w:top w:val="none" w:sz="0" w:space="0" w:color="auto"/>
        <w:left w:val="none" w:sz="0" w:space="0" w:color="auto"/>
        <w:bottom w:val="none" w:sz="0" w:space="0" w:color="auto"/>
        <w:right w:val="none" w:sz="0" w:space="0" w:color="auto"/>
      </w:divBdr>
    </w:div>
    <w:div w:id="233664006">
      <w:bodyDiv w:val="1"/>
      <w:marLeft w:val="0"/>
      <w:marRight w:val="0"/>
      <w:marTop w:val="0"/>
      <w:marBottom w:val="0"/>
      <w:divBdr>
        <w:top w:val="none" w:sz="0" w:space="0" w:color="auto"/>
        <w:left w:val="none" w:sz="0" w:space="0" w:color="auto"/>
        <w:bottom w:val="none" w:sz="0" w:space="0" w:color="auto"/>
        <w:right w:val="none" w:sz="0" w:space="0" w:color="auto"/>
      </w:divBdr>
    </w:div>
    <w:div w:id="268510526">
      <w:bodyDiv w:val="1"/>
      <w:marLeft w:val="0"/>
      <w:marRight w:val="0"/>
      <w:marTop w:val="0"/>
      <w:marBottom w:val="0"/>
      <w:divBdr>
        <w:top w:val="none" w:sz="0" w:space="0" w:color="auto"/>
        <w:left w:val="none" w:sz="0" w:space="0" w:color="auto"/>
        <w:bottom w:val="none" w:sz="0" w:space="0" w:color="auto"/>
        <w:right w:val="none" w:sz="0" w:space="0" w:color="auto"/>
      </w:divBdr>
    </w:div>
    <w:div w:id="294725948">
      <w:bodyDiv w:val="1"/>
      <w:marLeft w:val="0"/>
      <w:marRight w:val="0"/>
      <w:marTop w:val="0"/>
      <w:marBottom w:val="0"/>
      <w:divBdr>
        <w:top w:val="none" w:sz="0" w:space="0" w:color="auto"/>
        <w:left w:val="none" w:sz="0" w:space="0" w:color="auto"/>
        <w:bottom w:val="none" w:sz="0" w:space="0" w:color="auto"/>
        <w:right w:val="none" w:sz="0" w:space="0" w:color="auto"/>
      </w:divBdr>
    </w:div>
    <w:div w:id="336881301">
      <w:bodyDiv w:val="1"/>
      <w:marLeft w:val="0"/>
      <w:marRight w:val="0"/>
      <w:marTop w:val="0"/>
      <w:marBottom w:val="0"/>
      <w:divBdr>
        <w:top w:val="none" w:sz="0" w:space="0" w:color="auto"/>
        <w:left w:val="none" w:sz="0" w:space="0" w:color="auto"/>
        <w:bottom w:val="none" w:sz="0" w:space="0" w:color="auto"/>
        <w:right w:val="none" w:sz="0" w:space="0" w:color="auto"/>
      </w:divBdr>
    </w:div>
    <w:div w:id="374276455">
      <w:bodyDiv w:val="1"/>
      <w:marLeft w:val="0"/>
      <w:marRight w:val="0"/>
      <w:marTop w:val="0"/>
      <w:marBottom w:val="0"/>
      <w:divBdr>
        <w:top w:val="none" w:sz="0" w:space="0" w:color="auto"/>
        <w:left w:val="none" w:sz="0" w:space="0" w:color="auto"/>
        <w:bottom w:val="none" w:sz="0" w:space="0" w:color="auto"/>
        <w:right w:val="none" w:sz="0" w:space="0" w:color="auto"/>
      </w:divBdr>
    </w:div>
    <w:div w:id="418646767">
      <w:bodyDiv w:val="1"/>
      <w:marLeft w:val="0"/>
      <w:marRight w:val="0"/>
      <w:marTop w:val="0"/>
      <w:marBottom w:val="0"/>
      <w:divBdr>
        <w:top w:val="none" w:sz="0" w:space="0" w:color="auto"/>
        <w:left w:val="none" w:sz="0" w:space="0" w:color="auto"/>
        <w:bottom w:val="none" w:sz="0" w:space="0" w:color="auto"/>
        <w:right w:val="none" w:sz="0" w:space="0" w:color="auto"/>
      </w:divBdr>
    </w:div>
    <w:div w:id="452140769">
      <w:bodyDiv w:val="1"/>
      <w:marLeft w:val="0"/>
      <w:marRight w:val="0"/>
      <w:marTop w:val="0"/>
      <w:marBottom w:val="0"/>
      <w:divBdr>
        <w:top w:val="none" w:sz="0" w:space="0" w:color="auto"/>
        <w:left w:val="none" w:sz="0" w:space="0" w:color="auto"/>
        <w:bottom w:val="none" w:sz="0" w:space="0" w:color="auto"/>
        <w:right w:val="none" w:sz="0" w:space="0" w:color="auto"/>
      </w:divBdr>
    </w:div>
    <w:div w:id="457115984">
      <w:bodyDiv w:val="1"/>
      <w:marLeft w:val="0"/>
      <w:marRight w:val="0"/>
      <w:marTop w:val="0"/>
      <w:marBottom w:val="0"/>
      <w:divBdr>
        <w:top w:val="none" w:sz="0" w:space="0" w:color="auto"/>
        <w:left w:val="none" w:sz="0" w:space="0" w:color="auto"/>
        <w:bottom w:val="none" w:sz="0" w:space="0" w:color="auto"/>
        <w:right w:val="none" w:sz="0" w:space="0" w:color="auto"/>
      </w:divBdr>
    </w:div>
    <w:div w:id="462620762">
      <w:bodyDiv w:val="1"/>
      <w:marLeft w:val="0"/>
      <w:marRight w:val="0"/>
      <w:marTop w:val="0"/>
      <w:marBottom w:val="0"/>
      <w:divBdr>
        <w:top w:val="none" w:sz="0" w:space="0" w:color="auto"/>
        <w:left w:val="none" w:sz="0" w:space="0" w:color="auto"/>
        <w:bottom w:val="none" w:sz="0" w:space="0" w:color="auto"/>
        <w:right w:val="none" w:sz="0" w:space="0" w:color="auto"/>
      </w:divBdr>
    </w:div>
    <w:div w:id="505511602">
      <w:bodyDiv w:val="1"/>
      <w:marLeft w:val="0"/>
      <w:marRight w:val="0"/>
      <w:marTop w:val="0"/>
      <w:marBottom w:val="0"/>
      <w:divBdr>
        <w:top w:val="none" w:sz="0" w:space="0" w:color="auto"/>
        <w:left w:val="none" w:sz="0" w:space="0" w:color="auto"/>
        <w:bottom w:val="none" w:sz="0" w:space="0" w:color="auto"/>
        <w:right w:val="none" w:sz="0" w:space="0" w:color="auto"/>
      </w:divBdr>
    </w:div>
    <w:div w:id="514611177">
      <w:bodyDiv w:val="1"/>
      <w:marLeft w:val="0"/>
      <w:marRight w:val="0"/>
      <w:marTop w:val="0"/>
      <w:marBottom w:val="0"/>
      <w:divBdr>
        <w:top w:val="none" w:sz="0" w:space="0" w:color="auto"/>
        <w:left w:val="none" w:sz="0" w:space="0" w:color="auto"/>
        <w:bottom w:val="none" w:sz="0" w:space="0" w:color="auto"/>
        <w:right w:val="none" w:sz="0" w:space="0" w:color="auto"/>
      </w:divBdr>
    </w:div>
    <w:div w:id="600383027">
      <w:bodyDiv w:val="1"/>
      <w:marLeft w:val="0"/>
      <w:marRight w:val="0"/>
      <w:marTop w:val="0"/>
      <w:marBottom w:val="0"/>
      <w:divBdr>
        <w:top w:val="none" w:sz="0" w:space="0" w:color="auto"/>
        <w:left w:val="none" w:sz="0" w:space="0" w:color="auto"/>
        <w:bottom w:val="none" w:sz="0" w:space="0" w:color="auto"/>
        <w:right w:val="none" w:sz="0" w:space="0" w:color="auto"/>
      </w:divBdr>
    </w:div>
    <w:div w:id="640577454">
      <w:bodyDiv w:val="1"/>
      <w:marLeft w:val="0"/>
      <w:marRight w:val="0"/>
      <w:marTop w:val="0"/>
      <w:marBottom w:val="0"/>
      <w:divBdr>
        <w:top w:val="none" w:sz="0" w:space="0" w:color="auto"/>
        <w:left w:val="none" w:sz="0" w:space="0" w:color="auto"/>
        <w:bottom w:val="none" w:sz="0" w:space="0" w:color="auto"/>
        <w:right w:val="none" w:sz="0" w:space="0" w:color="auto"/>
      </w:divBdr>
    </w:div>
    <w:div w:id="726537396">
      <w:bodyDiv w:val="1"/>
      <w:marLeft w:val="0"/>
      <w:marRight w:val="0"/>
      <w:marTop w:val="0"/>
      <w:marBottom w:val="0"/>
      <w:divBdr>
        <w:top w:val="none" w:sz="0" w:space="0" w:color="auto"/>
        <w:left w:val="none" w:sz="0" w:space="0" w:color="auto"/>
        <w:bottom w:val="none" w:sz="0" w:space="0" w:color="auto"/>
        <w:right w:val="none" w:sz="0" w:space="0" w:color="auto"/>
      </w:divBdr>
    </w:div>
    <w:div w:id="780490992">
      <w:bodyDiv w:val="1"/>
      <w:marLeft w:val="0"/>
      <w:marRight w:val="0"/>
      <w:marTop w:val="0"/>
      <w:marBottom w:val="0"/>
      <w:divBdr>
        <w:top w:val="none" w:sz="0" w:space="0" w:color="auto"/>
        <w:left w:val="none" w:sz="0" w:space="0" w:color="auto"/>
        <w:bottom w:val="none" w:sz="0" w:space="0" w:color="auto"/>
        <w:right w:val="none" w:sz="0" w:space="0" w:color="auto"/>
      </w:divBdr>
    </w:div>
    <w:div w:id="817919896">
      <w:bodyDiv w:val="1"/>
      <w:marLeft w:val="0"/>
      <w:marRight w:val="0"/>
      <w:marTop w:val="0"/>
      <w:marBottom w:val="0"/>
      <w:divBdr>
        <w:top w:val="none" w:sz="0" w:space="0" w:color="auto"/>
        <w:left w:val="none" w:sz="0" w:space="0" w:color="auto"/>
        <w:bottom w:val="none" w:sz="0" w:space="0" w:color="auto"/>
        <w:right w:val="none" w:sz="0" w:space="0" w:color="auto"/>
      </w:divBdr>
    </w:div>
    <w:div w:id="844320149">
      <w:bodyDiv w:val="1"/>
      <w:marLeft w:val="0"/>
      <w:marRight w:val="0"/>
      <w:marTop w:val="0"/>
      <w:marBottom w:val="0"/>
      <w:divBdr>
        <w:top w:val="none" w:sz="0" w:space="0" w:color="auto"/>
        <w:left w:val="none" w:sz="0" w:space="0" w:color="auto"/>
        <w:bottom w:val="none" w:sz="0" w:space="0" w:color="auto"/>
        <w:right w:val="none" w:sz="0" w:space="0" w:color="auto"/>
      </w:divBdr>
    </w:div>
    <w:div w:id="871267663">
      <w:bodyDiv w:val="1"/>
      <w:marLeft w:val="0"/>
      <w:marRight w:val="0"/>
      <w:marTop w:val="0"/>
      <w:marBottom w:val="0"/>
      <w:divBdr>
        <w:top w:val="none" w:sz="0" w:space="0" w:color="auto"/>
        <w:left w:val="none" w:sz="0" w:space="0" w:color="auto"/>
        <w:bottom w:val="none" w:sz="0" w:space="0" w:color="auto"/>
        <w:right w:val="none" w:sz="0" w:space="0" w:color="auto"/>
      </w:divBdr>
    </w:div>
    <w:div w:id="892884516">
      <w:bodyDiv w:val="1"/>
      <w:marLeft w:val="0"/>
      <w:marRight w:val="0"/>
      <w:marTop w:val="0"/>
      <w:marBottom w:val="0"/>
      <w:divBdr>
        <w:top w:val="none" w:sz="0" w:space="0" w:color="auto"/>
        <w:left w:val="none" w:sz="0" w:space="0" w:color="auto"/>
        <w:bottom w:val="none" w:sz="0" w:space="0" w:color="auto"/>
        <w:right w:val="none" w:sz="0" w:space="0" w:color="auto"/>
      </w:divBdr>
    </w:div>
    <w:div w:id="942036307">
      <w:bodyDiv w:val="1"/>
      <w:marLeft w:val="0"/>
      <w:marRight w:val="0"/>
      <w:marTop w:val="0"/>
      <w:marBottom w:val="0"/>
      <w:divBdr>
        <w:top w:val="none" w:sz="0" w:space="0" w:color="auto"/>
        <w:left w:val="none" w:sz="0" w:space="0" w:color="auto"/>
        <w:bottom w:val="none" w:sz="0" w:space="0" w:color="auto"/>
        <w:right w:val="none" w:sz="0" w:space="0" w:color="auto"/>
      </w:divBdr>
    </w:div>
    <w:div w:id="1002928264">
      <w:bodyDiv w:val="1"/>
      <w:marLeft w:val="0"/>
      <w:marRight w:val="0"/>
      <w:marTop w:val="0"/>
      <w:marBottom w:val="0"/>
      <w:divBdr>
        <w:top w:val="none" w:sz="0" w:space="0" w:color="auto"/>
        <w:left w:val="none" w:sz="0" w:space="0" w:color="auto"/>
        <w:bottom w:val="none" w:sz="0" w:space="0" w:color="auto"/>
        <w:right w:val="none" w:sz="0" w:space="0" w:color="auto"/>
      </w:divBdr>
    </w:div>
    <w:div w:id="1034574936">
      <w:bodyDiv w:val="1"/>
      <w:marLeft w:val="0"/>
      <w:marRight w:val="0"/>
      <w:marTop w:val="0"/>
      <w:marBottom w:val="0"/>
      <w:divBdr>
        <w:top w:val="none" w:sz="0" w:space="0" w:color="auto"/>
        <w:left w:val="none" w:sz="0" w:space="0" w:color="auto"/>
        <w:bottom w:val="none" w:sz="0" w:space="0" w:color="auto"/>
        <w:right w:val="none" w:sz="0" w:space="0" w:color="auto"/>
      </w:divBdr>
    </w:div>
    <w:div w:id="1081099213">
      <w:bodyDiv w:val="1"/>
      <w:marLeft w:val="0"/>
      <w:marRight w:val="0"/>
      <w:marTop w:val="0"/>
      <w:marBottom w:val="0"/>
      <w:divBdr>
        <w:top w:val="none" w:sz="0" w:space="0" w:color="auto"/>
        <w:left w:val="none" w:sz="0" w:space="0" w:color="auto"/>
        <w:bottom w:val="none" w:sz="0" w:space="0" w:color="auto"/>
        <w:right w:val="none" w:sz="0" w:space="0" w:color="auto"/>
      </w:divBdr>
    </w:div>
    <w:div w:id="1145587639">
      <w:bodyDiv w:val="1"/>
      <w:marLeft w:val="0"/>
      <w:marRight w:val="0"/>
      <w:marTop w:val="0"/>
      <w:marBottom w:val="0"/>
      <w:divBdr>
        <w:top w:val="none" w:sz="0" w:space="0" w:color="auto"/>
        <w:left w:val="none" w:sz="0" w:space="0" w:color="auto"/>
        <w:bottom w:val="none" w:sz="0" w:space="0" w:color="auto"/>
        <w:right w:val="none" w:sz="0" w:space="0" w:color="auto"/>
      </w:divBdr>
    </w:div>
    <w:div w:id="1154223509">
      <w:bodyDiv w:val="1"/>
      <w:marLeft w:val="0"/>
      <w:marRight w:val="0"/>
      <w:marTop w:val="0"/>
      <w:marBottom w:val="0"/>
      <w:divBdr>
        <w:top w:val="none" w:sz="0" w:space="0" w:color="auto"/>
        <w:left w:val="none" w:sz="0" w:space="0" w:color="auto"/>
        <w:bottom w:val="none" w:sz="0" w:space="0" w:color="auto"/>
        <w:right w:val="none" w:sz="0" w:space="0" w:color="auto"/>
      </w:divBdr>
    </w:div>
    <w:div w:id="1181119040">
      <w:bodyDiv w:val="1"/>
      <w:marLeft w:val="0"/>
      <w:marRight w:val="0"/>
      <w:marTop w:val="0"/>
      <w:marBottom w:val="0"/>
      <w:divBdr>
        <w:top w:val="none" w:sz="0" w:space="0" w:color="auto"/>
        <w:left w:val="none" w:sz="0" w:space="0" w:color="auto"/>
        <w:bottom w:val="none" w:sz="0" w:space="0" w:color="auto"/>
        <w:right w:val="none" w:sz="0" w:space="0" w:color="auto"/>
      </w:divBdr>
    </w:div>
    <w:div w:id="1231885273">
      <w:bodyDiv w:val="1"/>
      <w:marLeft w:val="0"/>
      <w:marRight w:val="0"/>
      <w:marTop w:val="0"/>
      <w:marBottom w:val="0"/>
      <w:divBdr>
        <w:top w:val="none" w:sz="0" w:space="0" w:color="auto"/>
        <w:left w:val="none" w:sz="0" w:space="0" w:color="auto"/>
        <w:bottom w:val="none" w:sz="0" w:space="0" w:color="auto"/>
        <w:right w:val="none" w:sz="0" w:space="0" w:color="auto"/>
      </w:divBdr>
    </w:div>
    <w:div w:id="1263220252">
      <w:bodyDiv w:val="1"/>
      <w:marLeft w:val="0"/>
      <w:marRight w:val="0"/>
      <w:marTop w:val="0"/>
      <w:marBottom w:val="0"/>
      <w:divBdr>
        <w:top w:val="none" w:sz="0" w:space="0" w:color="auto"/>
        <w:left w:val="none" w:sz="0" w:space="0" w:color="auto"/>
        <w:bottom w:val="none" w:sz="0" w:space="0" w:color="auto"/>
        <w:right w:val="none" w:sz="0" w:space="0" w:color="auto"/>
      </w:divBdr>
    </w:div>
    <w:div w:id="1278869527">
      <w:bodyDiv w:val="1"/>
      <w:marLeft w:val="0"/>
      <w:marRight w:val="0"/>
      <w:marTop w:val="0"/>
      <w:marBottom w:val="0"/>
      <w:divBdr>
        <w:top w:val="none" w:sz="0" w:space="0" w:color="auto"/>
        <w:left w:val="none" w:sz="0" w:space="0" w:color="auto"/>
        <w:bottom w:val="none" w:sz="0" w:space="0" w:color="auto"/>
        <w:right w:val="none" w:sz="0" w:space="0" w:color="auto"/>
      </w:divBdr>
    </w:div>
    <w:div w:id="1304307632">
      <w:bodyDiv w:val="1"/>
      <w:marLeft w:val="0"/>
      <w:marRight w:val="0"/>
      <w:marTop w:val="0"/>
      <w:marBottom w:val="0"/>
      <w:divBdr>
        <w:top w:val="none" w:sz="0" w:space="0" w:color="auto"/>
        <w:left w:val="none" w:sz="0" w:space="0" w:color="auto"/>
        <w:bottom w:val="none" w:sz="0" w:space="0" w:color="auto"/>
        <w:right w:val="none" w:sz="0" w:space="0" w:color="auto"/>
      </w:divBdr>
    </w:div>
    <w:div w:id="1367831339">
      <w:bodyDiv w:val="1"/>
      <w:marLeft w:val="0"/>
      <w:marRight w:val="0"/>
      <w:marTop w:val="0"/>
      <w:marBottom w:val="0"/>
      <w:divBdr>
        <w:top w:val="none" w:sz="0" w:space="0" w:color="auto"/>
        <w:left w:val="none" w:sz="0" w:space="0" w:color="auto"/>
        <w:bottom w:val="none" w:sz="0" w:space="0" w:color="auto"/>
        <w:right w:val="none" w:sz="0" w:space="0" w:color="auto"/>
      </w:divBdr>
    </w:div>
    <w:div w:id="1446343251">
      <w:bodyDiv w:val="1"/>
      <w:marLeft w:val="0"/>
      <w:marRight w:val="0"/>
      <w:marTop w:val="0"/>
      <w:marBottom w:val="0"/>
      <w:divBdr>
        <w:top w:val="none" w:sz="0" w:space="0" w:color="auto"/>
        <w:left w:val="none" w:sz="0" w:space="0" w:color="auto"/>
        <w:bottom w:val="none" w:sz="0" w:space="0" w:color="auto"/>
        <w:right w:val="none" w:sz="0" w:space="0" w:color="auto"/>
      </w:divBdr>
    </w:div>
    <w:div w:id="1493790370">
      <w:bodyDiv w:val="1"/>
      <w:marLeft w:val="0"/>
      <w:marRight w:val="0"/>
      <w:marTop w:val="0"/>
      <w:marBottom w:val="0"/>
      <w:divBdr>
        <w:top w:val="none" w:sz="0" w:space="0" w:color="auto"/>
        <w:left w:val="none" w:sz="0" w:space="0" w:color="auto"/>
        <w:bottom w:val="none" w:sz="0" w:space="0" w:color="auto"/>
        <w:right w:val="none" w:sz="0" w:space="0" w:color="auto"/>
      </w:divBdr>
    </w:div>
    <w:div w:id="1508791431">
      <w:bodyDiv w:val="1"/>
      <w:marLeft w:val="0"/>
      <w:marRight w:val="0"/>
      <w:marTop w:val="0"/>
      <w:marBottom w:val="0"/>
      <w:divBdr>
        <w:top w:val="none" w:sz="0" w:space="0" w:color="auto"/>
        <w:left w:val="none" w:sz="0" w:space="0" w:color="auto"/>
        <w:bottom w:val="none" w:sz="0" w:space="0" w:color="auto"/>
        <w:right w:val="none" w:sz="0" w:space="0" w:color="auto"/>
      </w:divBdr>
    </w:div>
    <w:div w:id="1618827348">
      <w:bodyDiv w:val="1"/>
      <w:marLeft w:val="0"/>
      <w:marRight w:val="0"/>
      <w:marTop w:val="0"/>
      <w:marBottom w:val="0"/>
      <w:divBdr>
        <w:top w:val="none" w:sz="0" w:space="0" w:color="auto"/>
        <w:left w:val="none" w:sz="0" w:space="0" w:color="auto"/>
        <w:bottom w:val="none" w:sz="0" w:space="0" w:color="auto"/>
        <w:right w:val="none" w:sz="0" w:space="0" w:color="auto"/>
      </w:divBdr>
    </w:div>
    <w:div w:id="1640039793">
      <w:bodyDiv w:val="1"/>
      <w:marLeft w:val="0"/>
      <w:marRight w:val="0"/>
      <w:marTop w:val="0"/>
      <w:marBottom w:val="0"/>
      <w:divBdr>
        <w:top w:val="none" w:sz="0" w:space="0" w:color="auto"/>
        <w:left w:val="none" w:sz="0" w:space="0" w:color="auto"/>
        <w:bottom w:val="none" w:sz="0" w:space="0" w:color="auto"/>
        <w:right w:val="none" w:sz="0" w:space="0" w:color="auto"/>
      </w:divBdr>
    </w:div>
    <w:div w:id="1686394921">
      <w:bodyDiv w:val="1"/>
      <w:marLeft w:val="0"/>
      <w:marRight w:val="0"/>
      <w:marTop w:val="0"/>
      <w:marBottom w:val="0"/>
      <w:divBdr>
        <w:top w:val="none" w:sz="0" w:space="0" w:color="auto"/>
        <w:left w:val="none" w:sz="0" w:space="0" w:color="auto"/>
        <w:bottom w:val="none" w:sz="0" w:space="0" w:color="auto"/>
        <w:right w:val="none" w:sz="0" w:space="0" w:color="auto"/>
      </w:divBdr>
    </w:div>
    <w:div w:id="1694960916">
      <w:bodyDiv w:val="1"/>
      <w:marLeft w:val="0"/>
      <w:marRight w:val="0"/>
      <w:marTop w:val="0"/>
      <w:marBottom w:val="0"/>
      <w:divBdr>
        <w:top w:val="none" w:sz="0" w:space="0" w:color="auto"/>
        <w:left w:val="none" w:sz="0" w:space="0" w:color="auto"/>
        <w:bottom w:val="none" w:sz="0" w:space="0" w:color="auto"/>
        <w:right w:val="none" w:sz="0" w:space="0" w:color="auto"/>
      </w:divBdr>
    </w:div>
    <w:div w:id="1737320720">
      <w:bodyDiv w:val="1"/>
      <w:marLeft w:val="0"/>
      <w:marRight w:val="0"/>
      <w:marTop w:val="0"/>
      <w:marBottom w:val="0"/>
      <w:divBdr>
        <w:top w:val="none" w:sz="0" w:space="0" w:color="auto"/>
        <w:left w:val="none" w:sz="0" w:space="0" w:color="auto"/>
        <w:bottom w:val="none" w:sz="0" w:space="0" w:color="auto"/>
        <w:right w:val="none" w:sz="0" w:space="0" w:color="auto"/>
      </w:divBdr>
    </w:div>
    <w:div w:id="1739816656">
      <w:bodyDiv w:val="1"/>
      <w:marLeft w:val="0"/>
      <w:marRight w:val="0"/>
      <w:marTop w:val="0"/>
      <w:marBottom w:val="0"/>
      <w:divBdr>
        <w:top w:val="none" w:sz="0" w:space="0" w:color="auto"/>
        <w:left w:val="none" w:sz="0" w:space="0" w:color="auto"/>
        <w:bottom w:val="none" w:sz="0" w:space="0" w:color="auto"/>
        <w:right w:val="none" w:sz="0" w:space="0" w:color="auto"/>
      </w:divBdr>
      <w:divsChild>
        <w:div w:id="1207255138">
          <w:marLeft w:val="0"/>
          <w:marRight w:val="0"/>
          <w:marTop w:val="0"/>
          <w:marBottom w:val="0"/>
          <w:divBdr>
            <w:top w:val="none" w:sz="0" w:space="0" w:color="auto"/>
            <w:left w:val="none" w:sz="0" w:space="0" w:color="auto"/>
            <w:bottom w:val="none" w:sz="0" w:space="0" w:color="auto"/>
            <w:right w:val="none" w:sz="0" w:space="0" w:color="auto"/>
          </w:divBdr>
          <w:divsChild>
            <w:div w:id="1141576210">
              <w:marLeft w:val="0"/>
              <w:marRight w:val="0"/>
              <w:marTop w:val="0"/>
              <w:marBottom w:val="0"/>
              <w:divBdr>
                <w:top w:val="none" w:sz="0" w:space="0" w:color="auto"/>
                <w:left w:val="none" w:sz="0" w:space="0" w:color="auto"/>
                <w:bottom w:val="none" w:sz="0" w:space="0" w:color="auto"/>
                <w:right w:val="none" w:sz="0" w:space="0" w:color="auto"/>
              </w:divBdr>
              <w:divsChild>
                <w:div w:id="1586110441">
                  <w:marLeft w:val="0"/>
                  <w:marRight w:val="0"/>
                  <w:marTop w:val="0"/>
                  <w:marBottom w:val="0"/>
                  <w:divBdr>
                    <w:top w:val="none" w:sz="0" w:space="0" w:color="auto"/>
                    <w:left w:val="none" w:sz="0" w:space="0" w:color="auto"/>
                    <w:bottom w:val="none" w:sz="0" w:space="0" w:color="auto"/>
                    <w:right w:val="none" w:sz="0" w:space="0" w:color="auto"/>
                  </w:divBdr>
                  <w:divsChild>
                    <w:div w:id="1481074261">
                      <w:marLeft w:val="0"/>
                      <w:marRight w:val="0"/>
                      <w:marTop w:val="0"/>
                      <w:marBottom w:val="0"/>
                      <w:divBdr>
                        <w:top w:val="none" w:sz="0" w:space="0" w:color="auto"/>
                        <w:left w:val="none" w:sz="0" w:space="0" w:color="auto"/>
                        <w:bottom w:val="none" w:sz="0" w:space="0" w:color="auto"/>
                        <w:right w:val="none" w:sz="0" w:space="0" w:color="auto"/>
                      </w:divBdr>
                      <w:divsChild>
                        <w:div w:id="360909407">
                          <w:marLeft w:val="0"/>
                          <w:marRight w:val="0"/>
                          <w:marTop w:val="0"/>
                          <w:marBottom w:val="0"/>
                          <w:divBdr>
                            <w:top w:val="none" w:sz="0" w:space="0" w:color="auto"/>
                            <w:left w:val="none" w:sz="0" w:space="0" w:color="auto"/>
                            <w:bottom w:val="none" w:sz="0" w:space="0" w:color="auto"/>
                            <w:right w:val="none" w:sz="0" w:space="0" w:color="auto"/>
                          </w:divBdr>
                          <w:divsChild>
                            <w:div w:id="1131510039">
                              <w:marLeft w:val="0"/>
                              <w:marRight w:val="0"/>
                              <w:marTop w:val="0"/>
                              <w:marBottom w:val="0"/>
                              <w:divBdr>
                                <w:top w:val="none" w:sz="0" w:space="0" w:color="auto"/>
                                <w:left w:val="none" w:sz="0" w:space="0" w:color="auto"/>
                                <w:bottom w:val="none" w:sz="0" w:space="0" w:color="auto"/>
                                <w:right w:val="none" w:sz="0" w:space="0" w:color="auto"/>
                              </w:divBdr>
                              <w:divsChild>
                                <w:div w:id="1855417293">
                                  <w:marLeft w:val="0"/>
                                  <w:marRight w:val="0"/>
                                  <w:marTop w:val="0"/>
                                  <w:marBottom w:val="0"/>
                                  <w:divBdr>
                                    <w:top w:val="none" w:sz="0" w:space="0" w:color="auto"/>
                                    <w:left w:val="none" w:sz="0" w:space="0" w:color="auto"/>
                                    <w:bottom w:val="none" w:sz="0" w:space="0" w:color="auto"/>
                                    <w:right w:val="none" w:sz="0" w:space="0" w:color="auto"/>
                                  </w:divBdr>
                                  <w:divsChild>
                                    <w:div w:id="1418594466">
                                      <w:marLeft w:val="0"/>
                                      <w:marRight w:val="0"/>
                                      <w:marTop w:val="0"/>
                                      <w:marBottom w:val="0"/>
                                      <w:divBdr>
                                        <w:top w:val="none" w:sz="0" w:space="0" w:color="auto"/>
                                        <w:left w:val="none" w:sz="0" w:space="0" w:color="auto"/>
                                        <w:bottom w:val="none" w:sz="0" w:space="0" w:color="auto"/>
                                        <w:right w:val="none" w:sz="0" w:space="0" w:color="auto"/>
                                      </w:divBdr>
                                    </w:div>
                                    <w:div w:id="387413970">
                                      <w:marLeft w:val="0"/>
                                      <w:marRight w:val="0"/>
                                      <w:marTop w:val="0"/>
                                      <w:marBottom w:val="0"/>
                                      <w:divBdr>
                                        <w:top w:val="none" w:sz="0" w:space="0" w:color="auto"/>
                                        <w:left w:val="none" w:sz="0" w:space="0" w:color="auto"/>
                                        <w:bottom w:val="none" w:sz="0" w:space="0" w:color="auto"/>
                                        <w:right w:val="none" w:sz="0" w:space="0" w:color="auto"/>
                                      </w:divBdr>
                                      <w:divsChild>
                                        <w:div w:id="1910574395">
                                          <w:marLeft w:val="0"/>
                                          <w:marRight w:val="165"/>
                                          <w:marTop w:val="150"/>
                                          <w:marBottom w:val="0"/>
                                          <w:divBdr>
                                            <w:top w:val="none" w:sz="0" w:space="0" w:color="auto"/>
                                            <w:left w:val="none" w:sz="0" w:space="0" w:color="auto"/>
                                            <w:bottom w:val="none" w:sz="0" w:space="0" w:color="auto"/>
                                            <w:right w:val="none" w:sz="0" w:space="0" w:color="auto"/>
                                          </w:divBdr>
                                          <w:divsChild>
                                            <w:div w:id="1046298288">
                                              <w:marLeft w:val="0"/>
                                              <w:marRight w:val="0"/>
                                              <w:marTop w:val="0"/>
                                              <w:marBottom w:val="0"/>
                                              <w:divBdr>
                                                <w:top w:val="none" w:sz="0" w:space="0" w:color="auto"/>
                                                <w:left w:val="none" w:sz="0" w:space="0" w:color="auto"/>
                                                <w:bottom w:val="none" w:sz="0" w:space="0" w:color="auto"/>
                                                <w:right w:val="none" w:sz="0" w:space="0" w:color="auto"/>
                                              </w:divBdr>
                                              <w:divsChild>
                                                <w:div w:id="790899283">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755085430">
      <w:bodyDiv w:val="1"/>
      <w:marLeft w:val="0"/>
      <w:marRight w:val="0"/>
      <w:marTop w:val="0"/>
      <w:marBottom w:val="0"/>
      <w:divBdr>
        <w:top w:val="none" w:sz="0" w:space="0" w:color="auto"/>
        <w:left w:val="none" w:sz="0" w:space="0" w:color="auto"/>
        <w:bottom w:val="none" w:sz="0" w:space="0" w:color="auto"/>
        <w:right w:val="none" w:sz="0" w:space="0" w:color="auto"/>
      </w:divBdr>
    </w:div>
    <w:div w:id="1766488630">
      <w:bodyDiv w:val="1"/>
      <w:marLeft w:val="0"/>
      <w:marRight w:val="0"/>
      <w:marTop w:val="0"/>
      <w:marBottom w:val="0"/>
      <w:divBdr>
        <w:top w:val="none" w:sz="0" w:space="0" w:color="auto"/>
        <w:left w:val="none" w:sz="0" w:space="0" w:color="auto"/>
        <w:bottom w:val="none" w:sz="0" w:space="0" w:color="auto"/>
        <w:right w:val="none" w:sz="0" w:space="0" w:color="auto"/>
      </w:divBdr>
    </w:div>
    <w:div w:id="1843736742">
      <w:bodyDiv w:val="1"/>
      <w:marLeft w:val="0"/>
      <w:marRight w:val="0"/>
      <w:marTop w:val="0"/>
      <w:marBottom w:val="0"/>
      <w:divBdr>
        <w:top w:val="none" w:sz="0" w:space="0" w:color="auto"/>
        <w:left w:val="none" w:sz="0" w:space="0" w:color="auto"/>
        <w:bottom w:val="none" w:sz="0" w:space="0" w:color="auto"/>
        <w:right w:val="none" w:sz="0" w:space="0" w:color="auto"/>
      </w:divBdr>
    </w:div>
    <w:div w:id="20105192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5.xml"/><Relationship Id="rId18" Type="http://schemas.openxmlformats.org/officeDocument/2006/relationships/hyperlink" Target="mailto:pi@baturaspberry.local" TargetMode="External"/><Relationship Id="rId26"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image" Target="media/image7.jpe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4.xml"/><Relationship Id="rId17" Type="http://schemas.openxmlformats.org/officeDocument/2006/relationships/image" Target="media/image4.png"/><Relationship Id="rId25" Type="http://schemas.openxmlformats.org/officeDocument/2006/relationships/image" Target="media/image10.jpeg"/><Relationship Id="rId33" Type="http://schemas.openxmlformats.org/officeDocument/2006/relationships/footer" Target="footer8.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6.jpeg"/><Relationship Id="rId29"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9.jpeg"/><Relationship Id="rId32" Type="http://schemas.openxmlformats.org/officeDocument/2006/relationships/footer" Target="footer7.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yperlink" Target="https://github.com/tpruvot/cpuminer-multi.git" TargetMode="External"/><Relationship Id="rId28" Type="http://schemas.openxmlformats.org/officeDocument/2006/relationships/hyperlink" Target="mailto:batuhanpekozs2@gmail.com" TargetMode="External"/><Relationship Id="rId10" Type="http://schemas.openxmlformats.org/officeDocument/2006/relationships/header" Target="header1.xml"/><Relationship Id="rId19" Type="http://schemas.openxmlformats.org/officeDocument/2006/relationships/image" Target="media/image5.jpeg"/><Relationship Id="rId31" Type="http://schemas.openxmlformats.org/officeDocument/2006/relationships/hyperlink" Target="https://www.blockchain.com/btc/block/0000000000000000000cf69a61299" TargetMode="Externa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footer" Target="footer6.xml"/><Relationship Id="rId22" Type="http://schemas.openxmlformats.org/officeDocument/2006/relationships/image" Target="media/image8.jpeg"/><Relationship Id="rId27" Type="http://schemas.openxmlformats.org/officeDocument/2006/relationships/image" Target="media/image12.png"/><Relationship Id="rId30" Type="http://schemas.openxmlformats.org/officeDocument/2006/relationships/image" Target="media/image14.jpeg"/><Relationship Id="rId35" Type="http://schemas.openxmlformats.org/officeDocument/2006/relationships/theme" Target="theme/theme1.xml"/><Relationship Id="rId8"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yus12</b:Tag>
    <b:SourceType>Book</b:SourceType>
    <b:Guid>{4EEE1BF7-3D4A-4153-8809-717D81596018}</b:Guid>
    <b:Title>hgs sjglksg gasglşk</b:Title>
    <b:Year>2012</b:Year>
    <b:City>istanbul</b:City>
    <b:Publisher>IEEE PUB</b:Publisher>
    <b:Author>
      <b:Author>
        <b:NameList>
          <b:Person>
            <b:Last>yusuf</b:Last>
            <b:First>altun</b:First>
          </b:Person>
          <b:Person>
            <b:Last>mustafa</b:Last>
            <b:First>altun</b:First>
          </b:Person>
          <b:Person>
            <b:Last>ahmet </b:Last>
            <b:First>altun</b:First>
          </b:Person>
          <b:Person>
            <b:Last>mehmet</b:Last>
            <b:First>altun</b:First>
          </b:Person>
        </b:NameList>
      </b:Author>
    </b:Author>
    <b:Volume>5</b:Volume>
    <b:NumberVolumes>3</b:NumberVolumes>
    <b:Pages>450-489</b:Pages>
    <b:RefOrder>1</b:RefOrder>
  </b:Source>
</b:Sources>
</file>

<file path=customXml/itemProps1.xml><?xml version="1.0" encoding="utf-8"?>
<ds:datastoreItem xmlns:ds="http://schemas.openxmlformats.org/officeDocument/2006/customXml" ds:itemID="{467C1AF0-4AA6-4FFB-8117-6C9D637194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9</TotalTime>
  <Pages>1</Pages>
  <Words>3621</Words>
  <Characters>20643</Characters>
  <Application>Microsoft Office Word</Application>
  <DocSecurity>0</DocSecurity>
  <Lines>172</Lines>
  <Paragraphs>48</Paragraphs>
  <ScaleCrop>false</ScaleCrop>
  <HeadingPairs>
    <vt:vector size="2" baseType="variant">
      <vt:variant>
        <vt:lpstr>Konu Başlığı</vt:lpstr>
      </vt:variant>
      <vt:variant>
        <vt:i4>1</vt:i4>
      </vt:variant>
    </vt:vector>
  </HeadingPairs>
  <TitlesOfParts>
    <vt:vector size="1" baseType="lpstr">
      <vt:lpstr>Sablon</vt:lpstr>
    </vt:vector>
  </TitlesOfParts>
  <Company/>
  <LinksUpToDate>false</LinksUpToDate>
  <CharactersWithSpaces>24216</CharactersWithSpaces>
  <SharedDoc>false</SharedDoc>
  <HLinks>
    <vt:vector size="264" baseType="variant">
      <vt:variant>
        <vt:i4>2687077</vt:i4>
      </vt:variant>
      <vt:variant>
        <vt:i4>699</vt:i4>
      </vt:variant>
      <vt:variant>
        <vt:i4>0</vt:i4>
      </vt:variant>
      <vt:variant>
        <vt:i4>5</vt:i4>
      </vt:variant>
      <vt:variant>
        <vt:lpwstr>http://www.atm.com/</vt:lpwstr>
      </vt:variant>
      <vt:variant>
        <vt:lpwstr/>
      </vt:variant>
      <vt:variant>
        <vt:i4>2687077</vt:i4>
      </vt:variant>
      <vt:variant>
        <vt:i4>696</vt:i4>
      </vt:variant>
      <vt:variant>
        <vt:i4>0</vt:i4>
      </vt:variant>
      <vt:variant>
        <vt:i4>5</vt:i4>
      </vt:variant>
      <vt:variant>
        <vt:lpwstr>http://www.atm.com/</vt:lpwstr>
      </vt:variant>
      <vt:variant>
        <vt:lpwstr/>
      </vt:variant>
      <vt:variant>
        <vt:i4>1245245</vt:i4>
      </vt:variant>
      <vt:variant>
        <vt:i4>449</vt:i4>
      </vt:variant>
      <vt:variant>
        <vt:i4>0</vt:i4>
      </vt:variant>
      <vt:variant>
        <vt:i4>5</vt:i4>
      </vt:variant>
      <vt:variant>
        <vt:lpwstr/>
      </vt:variant>
      <vt:variant>
        <vt:lpwstr>_Toc479772765</vt:lpwstr>
      </vt:variant>
      <vt:variant>
        <vt:i4>1245245</vt:i4>
      </vt:variant>
      <vt:variant>
        <vt:i4>443</vt:i4>
      </vt:variant>
      <vt:variant>
        <vt:i4>0</vt:i4>
      </vt:variant>
      <vt:variant>
        <vt:i4>5</vt:i4>
      </vt:variant>
      <vt:variant>
        <vt:lpwstr/>
      </vt:variant>
      <vt:variant>
        <vt:lpwstr>_Toc479772764</vt:lpwstr>
      </vt:variant>
      <vt:variant>
        <vt:i4>1245245</vt:i4>
      </vt:variant>
      <vt:variant>
        <vt:i4>437</vt:i4>
      </vt:variant>
      <vt:variant>
        <vt:i4>0</vt:i4>
      </vt:variant>
      <vt:variant>
        <vt:i4>5</vt:i4>
      </vt:variant>
      <vt:variant>
        <vt:lpwstr/>
      </vt:variant>
      <vt:variant>
        <vt:lpwstr>_Toc479772763</vt:lpwstr>
      </vt:variant>
      <vt:variant>
        <vt:i4>1245245</vt:i4>
      </vt:variant>
      <vt:variant>
        <vt:i4>431</vt:i4>
      </vt:variant>
      <vt:variant>
        <vt:i4>0</vt:i4>
      </vt:variant>
      <vt:variant>
        <vt:i4>5</vt:i4>
      </vt:variant>
      <vt:variant>
        <vt:lpwstr/>
      </vt:variant>
      <vt:variant>
        <vt:lpwstr>_Toc479772762</vt:lpwstr>
      </vt:variant>
      <vt:variant>
        <vt:i4>1245245</vt:i4>
      </vt:variant>
      <vt:variant>
        <vt:i4>425</vt:i4>
      </vt:variant>
      <vt:variant>
        <vt:i4>0</vt:i4>
      </vt:variant>
      <vt:variant>
        <vt:i4>5</vt:i4>
      </vt:variant>
      <vt:variant>
        <vt:lpwstr/>
      </vt:variant>
      <vt:variant>
        <vt:lpwstr>_Toc479772761</vt:lpwstr>
      </vt:variant>
      <vt:variant>
        <vt:i4>1245245</vt:i4>
      </vt:variant>
      <vt:variant>
        <vt:i4>419</vt:i4>
      </vt:variant>
      <vt:variant>
        <vt:i4>0</vt:i4>
      </vt:variant>
      <vt:variant>
        <vt:i4>5</vt:i4>
      </vt:variant>
      <vt:variant>
        <vt:lpwstr/>
      </vt:variant>
      <vt:variant>
        <vt:lpwstr>_Toc479772760</vt:lpwstr>
      </vt:variant>
      <vt:variant>
        <vt:i4>1048637</vt:i4>
      </vt:variant>
      <vt:variant>
        <vt:i4>413</vt:i4>
      </vt:variant>
      <vt:variant>
        <vt:i4>0</vt:i4>
      </vt:variant>
      <vt:variant>
        <vt:i4>5</vt:i4>
      </vt:variant>
      <vt:variant>
        <vt:lpwstr/>
      </vt:variant>
      <vt:variant>
        <vt:lpwstr>_Toc479772759</vt:lpwstr>
      </vt:variant>
      <vt:variant>
        <vt:i4>1048637</vt:i4>
      </vt:variant>
      <vt:variant>
        <vt:i4>407</vt:i4>
      </vt:variant>
      <vt:variant>
        <vt:i4>0</vt:i4>
      </vt:variant>
      <vt:variant>
        <vt:i4>5</vt:i4>
      </vt:variant>
      <vt:variant>
        <vt:lpwstr/>
      </vt:variant>
      <vt:variant>
        <vt:lpwstr>_Toc479772758</vt:lpwstr>
      </vt:variant>
      <vt:variant>
        <vt:i4>1441853</vt:i4>
      </vt:variant>
      <vt:variant>
        <vt:i4>398</vt:i4>
      </vt:variant>
      <vt:variant>
        <vt:i4>0</vt:i4>
      </vt:variant>
      <vt:variant>
        <vt:i4>5</vt:i4>
      </vt:variant>
      <vt:variant>
        <vt:lpwstr/>
      </vt:variant>
      <vt:variant>
        <vt:lpwstr>_Toc479772736</vt:lpwstr>
      </vt:variant>
      <vt:variant>
        <vt:i4>1441853</vt:i4>
      </vt:variant>
      <vt:variant>
        <vt:i4>392</vt:i4>
      </vt:variant>
      <vt:variant>
        <vt:i4>0</vt:i4>
      </vt:variant>
      <vt:variant>
        <vt:i4>5</vt:i4>
      </vt:variant>
      <vt:variant>
        <vt:lpwstr/>
      </vt:variant>
      <vt:variant>
        <vt:lpwstr>_Toc479772735</vt:lpwstr>
      </vt:variant>
      <vt:variant>
        <vt:i4>1441853</vt:i4>
      </vt:variant>
      <vt:variant>
        <vt:i4>386</vt:i4>
      </vt:variant>
      <vt:variant>
        <vt:i4>0</vt:i4>
      </vt:variant>
      <vt:variant>
        <vt:i4>5</vt:i4>
      </vt:variant>
      <vt:variant>
        <vt:lpwstr/>
      </vt:variant>
      <vt:variant>
        <vt:lpwstr>_Toc479772734</vt:lpwstr>
      </vt:variant>
      <vt:variant>
        <vt:i4>1441853</vt:i4>
      </vt:variant>
      <vt:variant>
        <vt:i4>380</vt:i4>
      </vt:variant>
      <vt:variant>
        <vt:i4>0</vt:i4>
      </vt:variant>
      <vt:variant>
        <vt:i4>5</vt:i4>
      </vt:variant>
      <vt:variant>
        <vt:lpwstr/>
      </vt:variant>
      <vt:variant>
        <vt:lpwstr>_Toc479772733</vt:lpwstr>
      </vt:variant>
      <vt:variant>
        <vt:i4>1441853</vt:i4>
      </vt:variant>
      <vt:variant>
        <vt:i4>374</vt:i4>
      </vt:variant>
      <vt:variant>
        <vt:i4>0</vt:i4>
      </vt:variant>
      <vt:variant>
        <vt:i4>5</vt:i4>
      </vt:variant>
      <vt:variant>
        <vt:lpwstr/>
      </vt:variant>
      <vt:variant>
        <vt:lpwstr>_Toc479772732</vt:lpwstr>
      </vt:variant>
      <vt:variant>
        <vt:i4>1441853</vt:i4>
      </vt:variant>
      <vt:variant>
        <vt:i4>368</vt:i4>
      </vt:variant>
      <vt:variant>
        <vt:i4>0</vt:i4>
      </vt:variant>
      <vt:variant>
        <vt:i4>5</vt:i4>
      </vt:variant>
      <vt:variant>
        <vt:lpwstr/>
      </vt:variant>
      <vt:variant>
        <vt:lpwstr>_Toc479772731</vt:lpwstr>
      </vt:variant>
      <vt:variant>
        <vt:i4>1441853</vt:i4>
      </vt:variant>
      <vt:variant>
        <vt:i4>362</vt:i4>
      </vt:variant>
      <vt:variant>
        <vt:i4>0</vt:i4>
      </vt:variant>
      <vt:variant>
        <vt:i4>5</vt:i4>
      </vt:variant>
      <vt:variant>
        <vt:lpwstr/>
      </vt:variant>
      <vt:variant>
        <vt:lpwstr>_Toc479772730</vt:lpwstr>
      </vt:variant>
      <vt:variant>
        <vt:i4>1507389</vt:i4>
      </vt:variant>
      <vt:variant>
        <vt:i4>356</vt:i4>
      </vt:variant>
      <vt:variant>
        <vt:i4>0</vt:i4>
      </vt:variant>
      <vt:variant>
        <vt:i4>5</vt:i4>
      </vt:variant>
      <vt:variant>
        <vt:lpwstr/>
      </vt:variant>
      <vt:variant>
        <vt:lpwstr>_Toc479772729</vt:lpwstr>
      </vt:variant>
      <vt:variant>
        <vt:i4>1507389</vt:i4>
      </vt:variant>
      <vt:variant>
        <vt:i4>350</vt:i4>
      </vt:variant>
      <vt:variant>
        <vt:i4>0</vt:i4>
      </vt:variant>
      <vt:variant>
        <vt:i4>5</vt:i4>
      </vt:variant>
      <vt:variant>
        <vt:lpwstr/>
      </vt:variant>
      <vt:variant>
        <vt:lpwstr>_Toc479772728</vt:lpwstr>
      </vt:variant>
      <vt:variant>
        <vt:i4>1507389</vt:i4>
      </vt:variant>
      <vt:variant>
        <vt:i4>344</vt:i4>
      </vt:variant>
      <vt:variant>
        <vt:i4>0</vt:i4>
      </vt:variant>
      <vt:variant>
        <vt:i4>5</vt:i4>
      </vt:variant>
      <vt:variant>
        <vt:lpwstr/>
      </vt:variant>
      <vt:variant>
        <vt:lpwstr>_Toc479772727</vt:lpwstr>
      </vt:variant>
      <vt:variant>
        <vt:i4>1507389</vt:i4>
      </vt:variant>
      <vt:variant>
        <vt:i4>338</vt:i4>
      </vt:variant>
      <vt:variant>
        <vt:i4>0</vt:i4>
      </vt:variant>
      <vt:variant>
        <vt:i4>5</vt:i4>
      </vt:variant>
      <vt:variant>
        <vt:lpwstr/>
      </vt:variant>
      <vt:variant>
        <vt:lpwstr>_Toc479772726</vt:lpwstr>
      </vt:variant>
      <vt:variant>
        <vt:i4>1507389</vt:i4>
      </vt:variant>
      <vt:variant>
        <vt:i4>332</vt:i4>
      </vt:variant>
      <vt:variant>
        <vt:i4>0</vt:i4>
      </vt:variant>
      <vt:variant>
        <vt:i4>5</vt:i4>
      </vt:variant>
      <vt:variant>
        <vt:lpwstr/>
      </vt:variant>
      <vt:variant>
        <vt:lpwstr>_Toc479772725</vt:lpwstr>
      </vt:variant>
      <vt:variant>
        <vt:i4>1507389</vt:i4>
      </vt:variant>
      <vt:variant>
        <vt:i4>326</vt:i4>
      </vt:variant>
      <vt:variant>
        <vt:i4>0</vt:i4>
      </vt:variant>
      <vt:variant>
        <vt:i4>5</vt:i4>
      </vt:variant>
      <vt:variant>
        <vt:lpwstr/>
      </vt:variant>
      <vt:variant>
        <vt:lpwstr>_Toc479772724</vt:lpwstr>
      </vt:variant>
      <vt:variant>
        <vt:i4>1507389</vt:i4>
      </vt:variant>
      <vt:variant>
        <vt:i4>320</vt:i4>
      </vt:variant>
      <vt:variant>
        <vt:i4>0</vt:i4>
      </vt:variant>
      <vt:variant>
        <vt:i4>5</vt:i4>
      </vt:variant>
      <vt:variant>
        <vt:lpwstr/>
      </vt:variant>
      <vt:variant>
        <vt:lpwstr>_Toc479772723</vt:lpwstr>
      </vt:variant>
      <vt:variant>
        <vt:i4>1507389</vt:i4>
      </vt:variant>
      <vt:variant>
        <vt:i4>314</vt:i4>
      </vt:variant>
      <vt:variant>
        <vt:i4>0</vt:i4>
      </vt:variant>
      <vt:variant>
        <vt:i4>5</vt:i4>
      </vt:variant>
      <vt:variant>
        <vt:lpwstr/>
      </vt:variant>
      <vt:variant>
        <vt:lpwstr>_Toc479772722</vt:lpwstr>
      </vt:variant>
      <vt:variant>
        <vt:i4>1507389</vt:i4>
      </vt:variant>
      <vt:variant>
        <vt:i4>308</vt:i4>
      </vt:variant>
      <vt:variant>
        <vt:i4>0</vt:i4>
      </vt:variant>
      <vt:variant>
        <vt:i4>5</vt:i4>
      </vt:variant>
      <vt:variant>
        <vt:lpwstr/>
      </vt:variant>
      <vt:variant>
        <vt:lpwstr>_Toc479772721</vt:lpwstr>
      </vt:variant>
      <vt:variant>
        <vt:i4>1507389</vt:i4>
      </vt:variant>
      <vt:variant>
        <vt:i4>302</vt:i4>
      </vt:variant>
      <vt:variant>
        <vt:i4>0</vt:i4>
      </vt:variant>
      <vt:variant>
        <vt:i4>5</vt:i4>
      </vt:variant>
      <vt:variant>
        <vt:lpwstr/>
      </vt:variant>
      <vt:variant>
        <vt:lpwstr>_Toc479772720</vt:lpwstr>
      </vt:variant>
      <vt:variant>
        <vt:i4>1310781</vt:i4>
      </vt:variant>
      <vt:variant>
        <vt:i4>296</vt:i4>
      </vt:variant>
      <vt:variant>
        <vt:i4>0</vt:i4>
      </vt:variant>
      <vt:variant>
        <vt:i4>5</vt:i4>
      </vt:variant>
      <vt:variant>
        <vt:lpwstr/>
      </vt:variant>
      <vt:variant>
        <vt:lpwstr>_Toc479772719</vt:lpwstr>
      </vt:variant>
      <vt:variant>
        <vt:i4>1310781</vt:i4>
      </vt:variant>
      <vt:variant>
        <vt:i4>290</vt:i4>
      </vt:variant>
      <vt:variant>
        <vt:i4>0</vt:i4>
      </vt:variant>
      <vt:variant>
        <vt:i4>5</vt:i4>
      </vt:variant>
      <vt:variant>
        <vt:lpwstr/>
      </vt:variant>
      <vt:variant>
        <vt:lpwstr>_Toc479772718</vt:lpwstr>
      </vt:variant>
      <vt:variant>
        <vt:i4>1310781</vt:i4>
      </vt:variant>
      <vt:variant>
        <vt:i4>284</vt:i4>
      </vt:variant>
      <vt:variant>
        <vt:i4>0</vt:i4>
      </vt:variant>
      <vt:variant>
        <vt:i4>5</vt:i4>
      </vt:variant>
      <vt:variant>
        <vt:lpwstr/>
      </vt:variant>
      <vt:variant>
        <vt:lpwstr>_Toc479772717</vt:lpwstr>
      </vt:variant>
      <vt:variant>
        <vt:i4>1310781</vt:i4>
      </vt:variant>
      <vt:variant>
        <vt:i4>278</vt:i4>
      </vt:variant>
      <vt:variant>
        <vt:i4>0</vt:i4>
      </vt:variant>
      <vt:variant>
        <vt:i4>5</vt:i4>
      </vt:variant>
      <vt:variant>
        <vt:lpwstr/>
      </vt:variant>
      <vt:variant>
        <vt:lpwstr>_Toc479772716</vt:lpwstr>
      </vt:variant>
      <vt:variant>
        <vt:i4>1310781</vt:i4>
      </vt:variant>
      <vt:variant>
        <vt:i4>272</vt:i4>
      </vt:variant>
      <vt:variant>
        <vt:i4>0</vt:i4>
      </vt:variant>
      <vt:variant>
        <vt:i4>5</vt:i4>
      </vt:variant>
      <vt:variant>
        <vt:lpwstr/>
      </vt:variant>
      <vt:variant>
        <vt:lpwstr>_Toc479772715</vt:lpwstr>
      </vt:variant>
      <vt:variant>
        <vt:i4>1245241</vt:i4>
      </vt:variant>
      <vt:variant>
        <vt:i4>263</vt:i4>
      </vt:variant>
      <vt:variant>
        <vt:i4>0</vt:i4>
      </vt:variant>
      <vt:variant>
        <vt:i4>5</vt:i4>
      </vt:variant>
      <vt:variant>
        <vt:lpwstr/>
      </vt:variant>
      <vt:variant>
        <vt:lpwstr>_Toc479776323</vt:lpwstr>
      </vt:variant>
      <vt:variant>
        <vt:i4>1245241</vt:i4>
      </vt:variant>
      <vt:variant>
        <vt:i4>257</vt:i4>
      </vt:variant>
      <vt:variant>
        <vt:i4>0</vt:i4>
      </vt:variant>
      <vt:variant>
        <vt:i4>5</vt:i4>
      </vt:variant>
      <vt:variant>
        <vt:lpwstr/>
      </vt:variant>
      <vt:variant>
        <vt:lpwstr>_Toc479776322</vt:lpwstr>
      </vt:variant>
      <vt:variant>
        <vt:i4>1245241</vt:i4>
      </vt:variant>
      <vt:variant>
        <vt:i4>251</vt:i4>
      </vt:variant>
      <vt:variant>
        <vt:i4>0</vt:i4>
      </vt:variant>
      <vt:variant>
        <vt:i4>5</vt:i4>
      </vt:variant>
      <vt:variant>
        <vt:lpwstr/>
      </vt:variant>
      <vt:variant>
        <vt:lpwstr>_Toc479776321</vt:lpwstr>
      </vt:variant>
      <vt:variant>
        <vt:i4>1245241</vt:i4>
      </vt:variant>
      <vt:variant>
        <vt:i4>245</vt:i4>
      </vt:variant>
      <vt:variant>
        <vt:i4>0</vt:i4>
      </vt:variant>
      <vt:variant>
        <vt:i4>5</vt:i4>
      </vt:variant>
      <vt:variant>
        <vt:lpwstr/>
      </vt:variant>
      <vt:variant>
        <vt:lpwstr>_Toc479776320</vt:lpwstr>
      </vt:variant>
      <vt:variant>
        <vt:i4>1048633</vt:i4>
      </vt:variant>
      <vt:variant>
        <vt:i4>239</vt:i4>
      </vt:variant>
      <vt:variant>
        <vt:i4>0</vt:i4>
      </vt:variant>
      <vt:variant>
        <vt:i4>5</vt:i4>
      </vt:variant>
      <vt:variant>
        <vt:lpwstr/>
      </vt:variant>
      <vt:variant>
        <vt:lpwstr>_Toc479776319</vt:lpwstr>
      </vt:variant>
      <vt:variant>
        <vt:i4>1048633</vt:i4>
      </vt:variant>
      <vt:variant>
        <vt:i4>233</vt:i4>
      </vt:variant>
      <vt:variant>
        <vt:i4>0</vt:i4>
      </vt:variant>
      <vt:variant>
        <vt:i4>5</vt:i4>
      </vt:variant>
      <vt:variant>
        <vt:lpwstr/>
      </vt:variant>
      <vt:variant>
        <vt:lpwstr>_Toc479776318</vt:lpwstr>
      </vt:variant>
      <vt:variant>
        <vt:i4>1048633</vt:i4>
      </vt:variant>
      <vt:variant>
        <vt:i4>227</vt:i4>
      </vt:variant>
      <vt:variant>
        <vt:i4>0</vt:i4>
      </vt:variant>
      <vt:variant>
        <vt:i4>5</vt:i4>
      </vt:variant>
      <vt:variant>
        <vt:lpwstr/>
      </vt:variant>
      <vt:variant>
        <vt:lpwstr>_Toc479776317</vt:lpwstr>
      </vt:variant>
      <vt:variant>
        <vt:i4>1048633</vt:i4>
      </vt:variant>
      <vt:variant>
        <vt:i4>221</vt:i4>
      </vt:variant>
      <vt:variant>
        <vt:i4>0</vt:i4>
      </vt:variant>
      <vt:variant>
        <vt:i4>5</vt:i4>
      </vt:variant>
      <vt:variant>
        <vt:lpwstr/>
      </vt:variant>
      <vt:variant>
        <vt:lpwstr>_Toc479776316</vt:lpwstr>
      </vt:variant>
      <vt:variant>
        <vt:i4>1048633</vt:i4>
      </vt:variant>
      <vt:variant>
        <vt:i4>215</vt:i4>
      </vt:variant>
      <vt:variant>
        <vt:i4>0</vt:i4>
      </vt:variant>
      <vt:variant>
        <vt:i4>5</vt:i4>
      </vt:variant>
      <vt:variant>
        <vt:lpwstr/>
      </vt:variant>
      <vt:variant>
        <vt:lpwstr>_Toc479776315</vt:lpwstr>
      </vt:variant>
      <vt:variant>
        <vt:i4>1048633</vt:i4>
      </vt:variant>
      <vt:variant>
        <vt:i4>209</vt:i4>
      </vt:variant>
      <vt:variant>
        <vt:i4>0</vt:i4>
      </vt:variant>
      <vt:variant>
        <vt:i4>5</vt:i4>
      </vt:variant>
      <vt:variant>
        <vt:lpwstr/>
      </vt:variant>
      <vt:variant>
        <vt:lpwstr>_Toc479776314</vt:lpwstr>
      </vt:variant>
      <vt:variant>
        <vt:i4>1048633</vt:i4>
      </vt:variant>
      <vt:variant>
        <vt:i4>203</vt:i4>
      </vt:variant>
      <vt:variant>
        <vt:i4>0</vt:i4>
      </vt:variant>
      <vt:variant>
        <vt:i4>5</vt:i4>
      </vt:variant>
      <vt:variant>
        <vt:lpwstr/>
      </vt:variant>
      <vt:variant>
        <vt:lpwstr>_Toc479776313</vt:lpwstr>
      </vt:variant>
      <vt:variant>
        <vt:i4>1048633</vt:i4>
      </vt:variant>
      <vt:variant>
        <vt:i4>197</vt:i4>
      </vt:variant>
      <vt:variant>
        <vt:i4>0</vt:i4>
      </vt:variant>
      <vt:variant>
        <vt:i4>5</vt:i4>
      </vt:variant>
      <vt:variant>
        <vt:lpwstr/>
      </vt:variant>
      <vt:variant>
        <vt:lpwstr>_Toc47977631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blon</dc:title>
  <dc:subject/>
  <dc:creator>ozge</dc:creator>
  <cp:keywords/>
  <cp:lastModifiedBy>amed sazan</cp:lastModifiedBy>
  <cp:revision>84</cp:revision>
  <cp:lastPrinted>2019-09-13T09:41:00Z</cp:lastPrinted>
  <dcterms:created xsi:type="dcterms:W3CDTF">2019-09-13T09:09:00Z</dcterms:created>
  <dcterms:modified xsi:type="dcterms:W3CDTF">2022-01-07T1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automatica</vt:lpwstr>
  </property>
  <property fmtid="{D5CDD505-2E9C-101B-9397-08002B2CF9AE}" pid="9" name="Mendeley Recent Style Name 2_1">
    <vt:lpwstr>Automatica</vt:lpwstr>
  </property>
  <property fmtid="{D5CDD505-2E9C-101B-9397-08002B2CF9AE}" pid="10" name="Mendeley Recent Style Id 3_1">
    <vt:lpwstr>http://www.zotero.org/styles/harvard-cite-them-right</vt:lpwstr>
  </property>
  <property fmtid="{D5CDD505-2E9C-101B-9397-08002B2CF9AE}" pid="11" name="Mendeley Recent Style Name 3_1">
    <vt:lpwstr>Cite Them Right 10th edition - Harvard</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modern-humanities-research-association</vt:lpwstr>
  </property>
  <property fmtid="{D5CDD505-2E9C-101B-9397-08002B2CF9AE}" pid="15" name="Mendeley Recent Style Name 5_1">
    <vt:lpwstr>Modern Humanities Research Association 3rd edition (note with bibliography)</vt:lpwstr>
  </property>
  <property fmtid="{D5CDD505-2E9C-101B-9397-08002B2CF9AE}" pid="16" name="Mendeley Recent Style Id 6_1">
    <vt:lpwstr>http://www.zotero.org/styles/national-library-of-medicine</vt:lpwstr>
  </property>
  <property fmtid="{D5CDD505-2E9C-101B-9397-08002B2CF9AE}" pid="17" name="Mendeley Recent Style Name 6_1">
    <vt:lpwstr>National Library of Medicine</vt:lpwstr>
  </property>
  <property fmtid="{D5CDD505-2E9C-101B-9397-08002B2CF9AE}" pid="18" name="Mendeley Recent Style Id 7_1">
    <vt:lpwstr>http://www.zotero.org/styles/nature</vt:lpwstr>
  </property>
  <property fmtid="{D5CDD505-2E9C-101B-9397-08002B2CF9AE}" pid="19" name="Mendeley Recent Style Name 7_1">
    <vt:lpwstr>Nature</vt:lpwstr>
  </property>
  <property fmtid="{D5CDD505-2E9C-101B-9397-08002B2CF9AE}" pid="20" name="Mendeley Recent Style Id 8_1">
    <vt:lpwstr>http://www.zotero.org/styles/nonlinear-analysis-hybrid-systems</vt:lpwstr>
  </property>
  <property fmtid="{D5CDD505-2E9C-101B-9397-08002B2CF9AE}" pid="21" name="Mendeley Recent Style Name 8_1">
    <vt:lpwstr>Nonlinear Analysis: Hybrid Systems</vt:lpwstr>
  </property>
  <property fmtid="{D5CDD505-2E9C-101B-9397-08002B2CF9AE}" pid="22" name="Mendeley Recent Style Id 9_1">
    <vt:lpwstr>http://www.zotero.org/styles/nonlinear-dynamics</vt:lpwstr>
  </property>
  <property fmtid="{D5CDD505-2E9C-101B-9397-08002B2CF9AE}" pid="23" name="Mendeley Recent Style Name 9_1">
    <vt:lpwstr>Nonlinear Dynamics</vt:lpwstr>
  </property>
  <property fmtid="{D5CDD505-2E9C-101B-9397-08002B2CF9AE}" pid="24" name="Mendeley Unique User Id_1">
    <vt:lpwstr>adcc1d46-ba35-3731-8795-07a4f10cd114</vt:lpwstr>
  </property>
</Properties>
</file>